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5C120464" w:rsidR="00DD3D9E" w:rsidRPr="00B4388F" w:rsidRDefault="00D5697B">
      <w:pPr>
        <w:pStyle w:val="Els-Title"/>
        <w:rPr>
          <w:color w:val="000000" w:themeColor="text1"/>
        </w:rPr>
      </w:pPr>
      <w:bookmarkStart w:id="0" w:name="_Hlk151565588"/>
      <w:r w:rsidRPr="00D5697B">
        <w:rPr>
          <w:color w:val="000000" w:themeColor="text1"/>
        </w:rPr>
        <w:t>Design of carbon neutral methanol production via</w:t>
      </w:r>
      <w:r>
        <w:rPr>
          <w:color w:val="000000" w:themeColor="text1"/>
        </w:rPr>
        <w:t xml:space="preserve"> </w:t>
      </w:r>
      <w:r w:rsidRPr="00D5697B">
        <w:rPr>
          <w:color w:val="000000" w:themeColor="text1"/>
        </w:rPr>
        <w:t>integration</w:t>
      </w:r>
      <w:r>
        <w:rPr>
          <w:color w:val="000000" w:themeColor="text1"/>
        </w:rPr>
        <w:t xml:space="preserve"> </w:t>
      </w:r>
      <w:r w:rsidRPr="00D5697B">
        <w:rPr>
          <w:color w:val="000000" w:themeColor="text1"/>
        </w:rPr>
        <w:t>of renewable hydrogen and dry</w:t>
      </w:r>
      <w:r>
        <w:rPr>
          <w:color w:val="000000" w:themeColor="text1"/>
        </w:rPr>
        <w:t xml:space="preserve"> </w:t>
      </w:r>
      <w:r w:rsidRPr="00D5697B">
        <w:rPr>
          <w:color w:val="000000" w:themeColor="text1"/>
        </w:rPr>
        <w:t>reforming process</w:t>
      </w:r>
    </w:p>
    <w:bookmarkEnd w:id="0"/>
    <w:p w14:paraId="144DE680" w14:textId="0D6BAC66" w:rsidR="00DD3D9E" w:rsidRPr="00D5697B" w:rsidRDefault="00D5697B">
      <w:pPr>
        <w:pStyle w:val="Els-Author"/>
        <w:rPr>
          <w:vertAlign w:val="superscript"/>
        </w:rPr>
      </w:pPr>
      <w:r>
        <w:t>Mahmoud Abdalla,</w:t>
      </w:r>
      <w:r>
        <w:rPr>
          <w:vertAlign w:val="superscript"/>
        </w:rPr>
        <w:t xml:space="preserve">a </w:t>
      </w:r>
      <w:r>
        <w:t>Mohammed G. Mohammed,</w:t>
      </w:r>
      <w:r>
        <w:rPr>
          <w:vertAlign w:val="superscript"/>
        </w:rPr>
        <w:t xml:space="preserve">a,b </w:t>
      </w:r>
      <w:r>
        <w:t>Umer Zahid</w:t>
      </w:r>
      <w:r>
        <w:rPr>
          <w:vertAlign w:val="superscript"/>
        </w:rPr>
        <w:t>a,c</w:t>
      </w:r>
      <w:r w:rsidR="00BB2EA8">
        <w:rPr>
          <w:vertAlign w:val="superscript"/>
        </w:rPr>
        <w:t xml:space="preserve"> *</w:t>
      </w:r>
    </w:p>
    <w:p w14:paraId="144DE681" w14:textId="62B3D68A" w:rsidR="00DD3D9E" w:rsidRPr="00D5697B" w:rsidRDefault="00D5697B">
      <w:pPr>
        <w:pStyle w:val="Els-Affiliation"/>
      </w:pPr>
      <w:r>
        <w:rPr>
          <w:vertAlign w:val="superscript"/>
        </w:rPr>
        <w:t>a</w:t>
      </w:r>
      <w:r>
        <w:t>Department of Chemical Engineering, King Fahd University of Petrolume &amp; Monerals, Dhahran 31261, Saudi Arabia</w:t>
      </w:r>
    </w:p>
    <w:p w14:paraId="0B663386" w14:textId="77777777" w:rsidR="00D5697B" w:rsidRPr="00D5697B" w:rsidRDefault="00D5697B" w:rsidP="00D5697B">
      <w:pPr>
        <w:pStyle w:val="Els-Affiliation"/>
      </w:pPr>
      <w:r>
        <w:rPr>
          <w:vertAlign w:val="superscript"/>
        </w:rPr>
        <w:t>b</w:t>
      </w:r>
      <w:r>
        <w:t>Interdisciplinar Research Center for Hydrogen &amp; Energy Storage, King Fahd University of Petrolume &amp; Monerals, Dhahran 31261, Saudi Arabia</w:t>
      </w:r>
    </w:p>
    <w:p w14:paraId="144DE682" w14:textId="6C49A754" w:rsidR="00DD3D9E" w:rsidRPr="00D5697B" w:rsidRDefault="00D5697B">
      <w:pPr>
        <w:pStyle w:val="Els-Affiliation"/>
      </w:pPr>
      <w:r>
        <w:rPr>
          <w:vertAlign w:val="superscript"/>
        </w:rPr>
        <w:t>c</w:t>
      </w:r>
      <w:r>
        <w:t>Interdisciplinar Research Center for Membranes &amp; Water Security,</w:t>
      </w:r>
      <w:r w:rsidRPr="00D5697B">
        <w:t xml:space="preserve"> King Fahd University of Petrolume &amp; Monerals, Dhahran 31261, Saudi Arabia</w:t>
      </w:r>
    </w:p>
    <w:p w14:paraId="144DE683" w14:textId="5BFF81D3" w:rsidR="008D2649" w:rsidRPr="00A94774" w:rsidRDefault="00D5697B" w:rsidP="008D2649">
      <w:pPr>
        <w:pStyle w:val="Els-Affiliation"/>
        <w:spacing w:after="120"/>
      </w:pPr>
      <w:r>
        <w:t>uzahid@kfupm.edu.sa</w:t>
      </w:r>
    </w:p>
    <w:p w14:paraId="144DE684" w14:textId="77777777" w:rsidR="008D2649" w:rsidRDefault="008D2649" w:rsidP="008D2649">
      <w:pPr>
        <w:pStyle w:val="Els-Abstract"/>
      </w:pPr>
      <w:r>
        <w:t>Abstract</w:t>
      </w:r>
    </w:p>
    <w:p w14:paraId="365F4E28" w14:textId="5B053F35" w:rsidR="00282197" w:rsidRDefault="001249D3" w:rsidP="00D13988">
      <w:pPr>
        <w:pStyle w:val="Els-body-text"/>
        <w:spacing w:after="120"/>
        <w:rPr>
          <w:lang w:val="en-GB"/>
        </w:rPr>
      </w:pPr>
      <w:r>
        <w:rPr>
          <w:lang w:val="en-GB"/>
        </w:rPr>
        <w:t>Carbon emission poses a huge threat to the environment.  Despite recent advancement</w:t>
      </w:r>
      <w:r w:rsidR="009A3FC0">
        <w:rPr>
          <w:lang w:val="en-GB"/>
        </w:rPr>
        <w:t>s</w:t>
      </w:r>
      <w:r>
        <w:rPr>
          <w:lang w:val="en-GB"/>
        </w:rPr>
        <w:t xml:space="preserve"> in carbon capture technology, the </w:t>
      </w:r>
      <w:r w:rsidR="006A2104">
        <w:rPr>
          <w:lang w:val="en-GB"/>
        </w:rPr>
        <w:t>economic viability of utilizing capture</w:t>
      </w:r>
      <w:r w:rsidR="00772AAD">
        <w:rPr>
          <w:lang w:val="en-GB"/>
        </w:rPr>
        <w:t>d</w:t>
      </w:r>
      <w:r w:rsidR="006A2104">
        <w:rPr>
          <w:lang w:val="en-GB"/>
        </w:rPr>
        <w:t xml:space="preserve"> CO</w:t>
      </w:r>
      <w:r w:rsidR="006A2104">
        <w:rPr>
          <w:vertAlign w:val="subscript"/>
          <w:lang w:val="en-GB"/>
        </w:rPr>
        <w:t>2</w:t>
      </w:r>
      <w:r w:rsidR="006A2104">
        <w:rPr>
          <w:lang w:val="en-GB"/>
        </w:rPr>
        <w:t xml:space="preserve"> </w:t>
      </w:r>
      <w:r w:rsidR="009A3FC0">
        <w:rPr>
          <w:lang w:val="en-GB"/>
        </w:rPr>
        <w:t xml:space="preserve">is </w:t>
      </w:r>
      <w:r w:rsidR="006A2104">
        <w:rPr>
          <w:lang w:val="en-GB"/>
        </w:rPr>
        <w:t>considered</w:t>
      </w:r>
      <w:r w:rsidR="009A3FC0">
        <w:rPr>
          <w:lang w:val="en-GB"/>
        </w:rPr>
        <w:t xml:space="preserve"> </w:t>
      </w:r>
      <w:r w:rsidR="006A2104">
        <w:rPr>
          <w:lang w:val="en-GB"/>
        </w:rPr>
        <w:t xml:space="preserve">a </w:t>
      </w:r>
      <w:r w:rsidR="00772AAD">
        <w:rPr>
          <w:lang w:val="en-GB"/>
        </w:rPr>
        <w:t>challenge</w:t>
      </w:r>
      <w:r w:rsidR="006A2104">
        <w:rPr>
          <w:lang w:val="en-GB"/>
        </w:rPr>
        <w:t xml:space="preserve"> </w:t>
      </w:r>
      <w:r w:rsidR="009A3FC0">
        <w:rPr>
          <w:lang w:val="en-GB"/>
        </w:rPr>
        <w:t>to</w:t>
      </w:r>
      <w:r w:rsidR="006A2104">
        <w:rPr>
          <w:lang w:val="en-GB"/>
        </w:rPr>
        <w:t xml:space="preserve"> further progress. This work </w:t>
      </w:r>
      <w:r w:rsidR="00772AAD">
        <w:rPr>
          <w:lang w:val="en-GB"/>
        </w:rPr>
        <w:t xml:space="preserve">aims to </w:t>
      </w:r>
      <w:r w:rsidR="006A2104">
        <w:rPr>
          <w:lang w:val="en-GB"/>
        </w:rPr>
        <w:t>stud</w:t>
      </w:r>
      <w:r w:rsidR="00772AAD">
        <w:rPr>
          <w:lang w:val="en-GB"/>
        </w:rPr>
        <w:t>y</w:t>
      </w:r>
      <w:r w:rsidR="006A2104">
        <w:rPr>
          <w:lang w:val="en-GB"/>
        </w:rPr>
        <w:t xml:space="preserve"> the technical feasibility of</w:t>
      </w:r>
      <w:r w:rsidR="00772AAD">
        <w:rPr>
          <w:lang w:val="en-GB"/>
        </w:rPr>
        <w:t xml:space="preserve"> an </w:t>
      </w:r>
      <w:r w:rsidR="00974028">
        <w:rPr>
          <w:lang w:val="en-GB"/>
        </w:rPr>
        <w:t>environmentally friendly</w:t>
      </w:r>
      <w:r w:rsidR="00772AAD">
        <w:rPr>
          <w:lang w:val="en-GB"/>
        </w:rPr>
        <w:t xml:space="preserve"> </w:t>
      </w:r>
      <w:r w:rsidR="006A2104">
        <w:rPr>
          <w:lang w:val="en-GB"/>
        </w:rPr>
        <w:t>pro</w:t>
      </w:r>
      <w:r w:rsidR="00772AAD">
        <w:rPr>
          <w:lang w:val="en-GB"/>
        </w:rPr>
        <w:t>cess for producing</w:t>
      </w:r>
      <w:r w:rsidR="006A2104">
        <w:rPr>
          <w:lang w:val="en-GB"/>
        </w:rPr>
        <w:t xml:space="preserve"> methanol as </w:t>
      </w:r>
      <w:r w:rsidR="009A3FC0">
        <w:rPr>
          <w:lang w:val="en-GB"/>
        </w:rPr>
        <w:t xml:space="preserve">a </w:t>
      </w:r>
      <w:r w:rsidR="006A2104">
        <w:rPr>
          <w:lang w:val="en-GB"/>
        </w:rPr>
        <w:t>liquid hydrogen carrier</w:t>
      </w:r>
      <w:r w:rsidR="009A3FC0">
        <w:rPr>
          <w:lang w:val="en-GB"/>
        </w:rPr>
        <w:t xml:space="preserve"> </w:t>
      </w:r>
      <w:r w:rsidR="006A2104">
        <w:rPr>
          <w:lang w:val="en-GB"/>
        </w:rPr>
        <w:t>while utilizing</w:t>
      </w:r>
      <w:r w:rsidR="006963E4">
        <w:rPr>
          <w:lang w:val="en-GB"/>
        </w:rPr>
        <w:t xml:space="preserve"> captured</w:t>
      </w:r>
      <w:r w:rsidR="006A2104">
        <w:rPr>
          <w:lang w:val="en-GB"/>
        </w:rPr>
        <w:t xml:space="preserve"> CO</w:t>
      </w:r>
      <w:r w:rsidR="006A2104">
        <w:rPr>
          <w:vertAlign w:val="subscript"/>
          <w:lang w:val="en-GB"/>
        </w:rPr>
        <w:t>2</w:t>
      </w:r>
      <w:r w:rsidR="00974028">
        <w:rPr>
          <w:lang w:val="en-GB"/>
        </w:rPr>
        <w:t>. In this study, methane and CO</w:t>
      </w:r>
      <w:r w:rsidR="00974028">
        <w:rPr>
          <w:vertAlign w:val="subscript"/>
          <w:lang w:val="en-GB"/>
        </w:rPr>
        <w:t>2</w:t>
      </w:r>
      <w:r w:rsidR="00974028">
        <w:rPr>
          <w:lang w:val="en-GB"/>
        </w:rPr>
        <w:t xml:space="preserve"> are used as a feedstock to produce synthesis gas (syngas)</w:t>
      </w:r>
      <w:r w:rsidR="00CD5C9D">
        <w:rPr>
          <w:lang w:val="en-GB"/>
        </w:rPr>
        <w:t>,</w:t>
      </w:r>
      <w:r w:rsidR="00974028">
        <w:rPr>
          <w:lang w:val="en-GB"/>
        </w:rPr>
        <w:t xml:space="preserve"> while green hydrogen produced via water electrolysis adjust the composition of the syngas to enhance the methanol synthesis reaction. The</w:t>
      </w:r>
      <w:r w:rsidR="006A2104">
        <w:rPr>
          <w:lang w:val="en-GB"/>
        </w:rPr>
        <w:t xml:space="preserve"> process</w:t>
      </w:r>
      <w:r w:rsidR="00974028">
        <w:rPr>
          <w:lang w:val="en-GB"/>
        </w:rPr>
        <w:t xml:space="preserve"> is simulated using Aspen </w:t>
      </w:r>
      <w:r w:rsidR="00D13988">
        <w:rPr>
          <w:lang w:val="en-GB"/>
        </w:rPr>
        <w:t>Plus</w:t>
      </w:r>
      <w:r w:rsidR="006A2104">
        <w:rPr>
          <w:lang w:val="en-GB"/>
        </w:rPr>
        <w:t xml:space="preserve"> </w:t>
      </w:r>
      <w:r w:rsidR="00D13988">
        <w:rPr>
          <w:lang w:val="en-GB"/>
        </w:rPr>
        <w:t xml:space="preserve">assuming </w:t>
      </w:r>
      <w:r w:rsidR="006A2104">
        <w:rPr>
          <w:lang w:val="en-GB"/>
        </w:rPr>
        <w:t>annual production capacity of 100,000 t of methanol with a purity of 99.5</w:t>
      </w:r>
      <w:r w:rsidR="00122540">
        <w:rPr>
          <w:lang w:val="en-GB"/>
        </w:rPr>
        <w:t xml:space="preserve"> mol.</w:t>
      </w:r>
      <w:r w:rsidR="006A2104">
        <w:rPr>
          <w:lang w:val="en-GB"/>
        </w:rPr>
        <w:t>%</w:t>
      </w:r>
      <w:r w:rsidR="00D13988">
        <w:rPr>
          <w:lang w:val="en-GB"/>
        </w:rPr>
        <w:t>. The study also include</w:t>
      </w:r>
      <w:r w:rsidR="00CD5C9D">
        <w:rPr>
          <w:lang w:val="en-GB"/>
        </w:rPr>
        <w:t>s</w:t>
      </w:r>
      <w:r w:rsidR="00D13988">
        <w:rPr>
          <w:lang w:val="en-GB"/>
        </w:rPr>
        <w:t xml:space="preserve"> an evaluation of energy requirements in each section of the process.</w:t>
      </w:r>
    </w:p>
    <w:p w14:paraId="144DE687" w14:textId="1BEB8BCF" w:rsidR="008D2649" w:rsidRDefault="008D2649" w:rsidP="00282197">
      <w:pPr>
        <w:pStyle w:val="Els-body-text"/>
        <w:spacing w:after="120"/>
        <w:rPr>
          <w:lang w:val="en-GB"/>
        </w:rPr>
      </w:pPr>
      <w:r>
        <w:rPr>
          <w:b/>
          <w:bCs/>
          <w:lang w:val="en-GB"/>
        </w:rPr>
        <w:t>Keywords</w:t>
      </w:r>
      <w:r>
        <w:rPr>
          <w:lang w:val="en-GB"/>
        </w:rPr>
        <w:t xml:space="preserve">: </w:t>
      </w:r>
      <w:r w:rsidR="00514BA4">
        <w:rPr>
          <w:lang w:val="en-GB"/>
        </w:rPr>
        <w:t xml:space="preserve">Methanol, Green Hydrogen, Sustainable Process, Dry Methane Reforming.   </w:t>
      </w:r>
    </w:p>
    <w:p w14:paraId="144DE689" w14:textId="1925BCC7" w:rsidR="008D2649" w:rsidRDefault="00C71C4C" w:rsidP="008D2649">
      <w:pPr>
        <w:pStyle w:val="Els-1storder-head"/>
      </w:pPr>
      <w:r>
        <w:t>Introduction</w:t>
      </w:r>
    </w:p>
    <w:p w14:paraId="61CA5561" w14:textId="69712D1C" w:rsidR="00A05BE4" w:rsidRDefault="009F18A2" w:rsidP="00A05BE4">
      <w:pPr>
        <w:pStyle w:val="Els-body-text"/>
      </w:pPr>
      <w:r w:rsidRPr="009F18A2">
        <w:t xml:space="preserve">One of the major </w:t>
      </w:r>
      <w:r w:rsidR="00CD5C9D">
        <w:t xml:space="preserve">growing </w:t>
      </w:r>
      <w:r w:rsidRPr="009F18A2">
        <w:t xml:space="preserve">global concerns is </w:t>
      </w:r>
      <w:r>
        <w:t>CO</w:t>
      </w:r>
      <w:r>
        <w:rPr>
          <w:vertAlign w:val="subscript"/>
        </w:rPr>
        <w:t>2</w:t>
      </w:r>
      <w:r>
        <w:t xml:space="preserve"> </w:t>
      </w:r>
      <w:r w:rsidRPr="009F18A2">
        <w:t>emissions and its impact on global warming.</w:t>
      </w:r>
      <w:r w:rsidR="00A05BE4" w:rsidRPr="00A05BE4">
        <w:t xml:space="preserve"> CO</w:t>
      </w:r>
      <w:r w:rsidR="00A05BE4">
        <w:rPr>
          <w:vertAlign w:val="subscript"/>
        </w:rPr>
        <w:t>2</w:t>
      </w:r>
      <w:r w:rsidR="00A05BE4">
        <w:t xml:space="preserve"> </w:t>
      </w:r>
      <w:r w:rsidR="00A05BE4" w:rsidRPr="00A05BE4">
        <w:t>emissions have increased over recent years</w:t>
      </w:r>
      <w:r w:rsidR="00A05BE4">
        <w:t xml:space="preserve"> causing a rise in global temperature leading to</w:t>
      </w:r>
      <w:r w:rsidR="00CC5346">
        <w:t xml:space="preserve"> an</w:t>
      </w:r>
      <w:r w:rsidR="00A05BE4">
        <w:t xml:space="preserve"> </w:t>
      </w:r>
      <w:r w:rsidR="00A05BE4" w:rsidRPr="00A05BE4">
        <w:t>unprecedented series of climatic events, underscoring the urgency and gravity of addressing this environmental challenge.</w:t>
      </w:r>
      <w:r w:rsidR="00CC5346">
        <w:t xml:space="preserve"> </w:t>
      </w:r>
      <w:r w:rsidRPr="009F18A2">
        <w:t>Among</w:t>
      </w:r>
      <w:r>
        <w:t xml:space="preserve"> </w:t>
      </w:r>
      <w:r w:rsidRPr="009F18A2">
        <w:t xml:space="preserve">the proposed solutions, carbon capture and utilization </w:t>
      </w:r>
      <w:r w:rsidR="00CC5346">
        <w:t xml:space="preserve">(CCU) </w:t>
      </w:r>
      <w:r w:rsidRPr="009F18A2">
        <w:t>hold great promise.</w:t>
      </w:r>
      <w:r w:rsidR="00CC5346">
        <w:t xml:space="preserve"> </w:t>
      </w:r>
      <w:r w:rsidR="00CC5346" w:rsidRPr="00CC5346">
        <w:t xml:space="preserve">CCU involves capturing </w:t>
      </w:r>
      <w:r w:rsidR="00CC5346">
        <w:t>CO</w:t>
      </w:r>
      <w:r w:rsidR="00CC5346" w:rsidRPr="00CC5346">
        <w:rPr>
          <w:vertAlign w:val="subscript"/>
        </w:rPr>
        <w:t>2</w:t>
      </w:r>
      <w:r w:rsidR="00CC5346">
        <w:t xml:space="preserve"> </w:t>
      </w:r>
      <w:r w:rsidR="00CC5346" w:rsidRPr="00CC5346">
        <w:t>emissions from industrial processes and power plants</w:t>
      </w:r>
      <w:r w:rsidR="00CD5C9D">
        <w:t xml:space="preserve"> and</w:t>
      </w:r>
      <w:r w:rsidR="00CC5346" w:rsidRPr="00CC5346">
        <w:t xml:space="preserve"> preventing them from entering the atmosphere. </w:t>
      </w:r>
      <w:r w:rsidR="00CD5C9D">
        <w:t xml:space="preserve">In addition, CCU approach includes developing methods for utilizing the </w:t>
      </w:r>
      <w:r w:rsidR="00CC5346" w:rsidRPr="00CC5346">
        <w:t>captured CO</w:t>
      </w:r>
      <w:r w:rsidR="00CC5346" w:rsidRPr="00CC5346">
        <w:rPr>
          <w:vertAlign w:val="subscript"/>
        </w:rPr>
        <w:t>2</w:t>
      </w:r>
      <w:r w:rsidR="00CC5346" w:rsidRPr="00CC5346">
        <w:t xml:space="preserve"> in various ways, such as production</w:t>
      </w:r>
      <w:r w:rsidR="00CD5C9D">
        <w:t xml:space="preserve"> of fuels</w:t>
      </w:r>
      <w:r w:rsidR="00CC5346" w:rsidRPr="00CC5346">
        <w:t>, chemicals, and building materials, contributing to a circular carbon economy.</w:t>
      </w:r>
    </w:p>
    <w:p w14:paraId="1B15A520" w14:textId="77777777" w:rsidR="00A05BE4" w:rsidRDefault="00A05BE4" w:rsidP="00A05BE4">
      <w:pPr>
        <w:pStyle w:val="Els-body-text"/>
      </w:pPr>
    </w:p>
    <w:p w14:paraId="144DE697" w14:textId="4F3C4F49" w:rsidR="008D2649" w:rsidRPr="002D193D" w:rsidRDefault="009F18A2" w:rsidP="00B42EA3">
      <w:pPr>
        <w:pStyle w:val="Els-body-text"/>
      </w:pPr>
      <w:r w:rsidRPr="009F18A2">
        <w:t>Methanol is a clean fuel that is</w:t>
      </w:r>
      <w:r>
        <w:t xml:space="preserve"> </w:t>
      </w:r>
      <w:r w:rsidRPr="009F18A2">
        <w:t>produced employing carbon dioxide as feedstock with diverse industrial applications such as the</w:t>
      </w:r>
      <w:r>
        <w:t xml:space="preserve"> </w:t>
      </w:r>
      <w:r w:rsidRPr="009F18A2">
        <w:t>production of acetic acid, formaldehyde, and plastics.</w:t>
      </w:r>
      <w:r>
        <w:t xml:space="preserve"> </w:t>
      </w:r>
      <w:r w:rsidRPr="009F18A2">
        <w:t xml:space="preserve">The design of a carbon-neutral methanol production process is a complex and multifaceted challenge, requiring the integration of various technologies. </w:t>
      </w:r>
      <w:r>
        <w:fldChar w:fldCharType="begin"/>
      </w:r>
      <w:r>
        <w:instrText xml:space="preserve"> ADDIN ZOTERO_ITEM CSL_CITATION {"citationID":"HT6AgLQb","properties":{"formattedCitation":"(Ugwu et al., 2022)","plainCitation":"(Ugwu et al., 2022)","noteIndex":0},"citationItems":[{"id":15,"uris":["http://zotero.org/users/local/dzVaikH2/items/FI6XMEB2"],"itemData":{"id":15,"type":"article-journal","abstract":"This further investigates the concept of gas switching dry reforming (GSDR) that efficiently converts the two major greenhouse gases (CO2 and CH4) into a valuable product (syngas) for gas-to-liquid (GTL) syntheses. The proposed GSDR is based on chemical looping technology but avoids external circulation of solids (metal oxides) by alternating the supply of reducing and oxidizing gas into a single fluidized bed reactor to achieve redox cycles. Each cycle consists of three steps where a metal oxide/catalyst is first reduced using GTL off-gases to produce CO2 (and steam) that is supplied to the next reforming step to produce syngas for GTL processes. The metal oxide is then reoxidized in the third step associated with heat generation (through the exothermic oxidation reaction of the metal oxide and air) to provide the heat needed for the endothermic dry methane reforming step. Experimental demonstrations have shown that a syngas H2/CO molar ratio between 1 and 2 suitable for methanol production could be achieved. A further demonstration shows that pressure has negative effects on gas conversion. Following the successful experimental campaign, process simulations were completed using ASPEN to show how the GSDR process can be integrated into a methanol (MeOH) production plant.","container-title":"Energy &amp; Fuels","DOI":"10.1021/acs.energyfuels.2c00620","ISSN":"0887-0624, 1520-5029","issue":"17","journalAbbreviation":"Energy Fuels","language":"en","page":"9719-9735","source":"Semantic Scholar","title":"Carbon Capture Utilization and Storage in Methanol Production Using a Dry Reforming-Based Chemical Looping Technology","volume":"36","author":[{"family":"Ugwu","given":"Ambrose"},{"family":"Osman","given":"Mogahid"},{"family":"Zaabout","given":"Abdelghafour"},{"family":"Amini","given":"Shahriar"}],"issued":{"date-parts":[["2022",9,1]]}}}],"schema":"https://github.com/citation-style-language/schema/raw/master/csl-citation.json"} </w:instrText>
      </w:r>
      <w:r>
        <w:fldChar w:fldCharType="separate"/>
      </w:r>
      <w:r w:rsidRPr="009F18A2">
        <w:t>(Ugwu et al., 2022)</w:t>
      </w:r>
      <w:r>
        <w:fldChar w:fldCharType="end"/>
      </w:r>
      <w:r w:rsidRPr="009F18A2">
        <w:t xml:space="preserve"> </w:t>
      </w:r>
      <w:r w:rsidR="003B0569" w:rsidRPr="009F18A2">
        <w:t>proposed</w:t>
      </w:r>
      <w:r w:rsidRPr="009F18A2">
        <w:t xml:space="preserve"> a gas switching dry reforming (GSDR) process, which efficiently converts CO</w:t>
      </w:r>
      <w:r>
        <w:rPr>
          <w:vertAlign w:val="subscript"/>
        </w:rPr>
        <w:t>2</w:t>
      </w:r>
      <w:r w:rsidRPr="009F18A2">
        <w:t xml:space="preserve"> and CH</w:t>
      </w:r>
      <w:r>
        <w:rPr>
          <w:vertAlign w:val="subscript"/>
        </w:rPr>
        <w:t>4</w:t>
      </w:r>
      <w:r w:rsidRPr="009F18A2">
        <w:t xml:space="preserve"> into</w:t>
      </w:r>
      <w:r w:rsidR="00974028">
        <w:t xml:space="preserve"> </w:t>
      </w:r>
      <w:r w:rsidRPr="009F18A2">
        <w:t>syngas</w:t>
      </w:r>
      <w:r w:rsidR="00974028">
        <w:t xml:space="preserve"> </w:t>
      </w:r>
      <w:r w:rsidRPr="009F18A2">
        <w:t xml:space="preserve">suitable for methanol production. This is complemented by </w:t>
      </w:r>
      <w:r>
        <w:fldChar w:fldCharType="begin"/>
      </w:r>
      <w:r>
        <w:instrText xml:space="preserve"> ADDIN ZOTERO_ITEM CSL_CITATION {"citationID":"2f4a7QHn","properties":{"formattedCitation":"(Roh et al., 2015)","plainCitation":"(Roh et al., 2015)","noteIndex":0},"citationItems":[{"id":20,"uris":["http://zotero.org/users/local/dzVaikH2/items/FGZ6G5J8"],"itemData":{"id":20,"type":"article-journal","abstract":"Semantic Scholar extracted view of \"Development of sustainable CO2 conversion processes for the methanol production\" by Kosan Roh et al.","DOI":"10.1016/B978-0-444-63577-8.50036-X","language":"en","note":"Book Title: Computer Aided Chemical Engineering\nISBN: 9780444634290\npublisher: Elsevier\nDOI: 10.1016/B978-0-444-63577-8.50036-X","page":"1145-1150","source":"Semantic Scholar","title":"Development of sustainable CO2 conversion processes for the methanol production","volume":"37","author":[{"family":"Roh","given":"Kosan"},{"family":"Nguyen","given":"Tuan B.H."},{"family":"Suriyapraphadilok","given":"Uthaiporn"},{"family":"Lee","given":"Jay H."},{"family":"Gani","given":"Rafiqul"}],"issued":{"date-parts":[["2015"]]}}}],"schema":"https://github.com/citation-style-language/schema/raw/master/csl-citation.json"} </w:instrText>
      </w:r>
      <w:r>
        <w:fldChar w:fldCharType="separate"/>
      </w:r>
      <w:r w:rsidRPr="009F18A2">
        <w:t>(Roh et al., 2015)</w:t>
      </w:r>
      <w:r>
        <w:fldChar w:fldCharType="end"/>
      </w:r>
      <w:r w:rsidRPr="009F18A2">
        <w:t>, who explore</w:t>
      </w:r>
      <w:r w:rsidR="00122540">
        <w:t>d</w:t>
      </w:r>
      <w:r w:rsidRPr="009F18A2">
        <w:t xml:space="preserve"> sustainable CO</w:t>
      </w:r>
      <w:r w:rsidRPr="00CC5346">
        <w:rPr>
          <w:vertAlign w:val="subscript"/>
        </w:rPr>
        <w:t>2</w:t>
      </w:r>
      <w:r w:rsidRPr="009F18A2">
        <w:t xml:space="preserve"> conversion processes, including combined reforming and CO</w:t>
      </w:r>
      <w:r w:rsidRPr="00CC5346">
        <w:rPr>
          <w:vertAlign w:val="subscript"/>
        </w:rPr>
        <w:t>2</w:t>
      </w:r>
      <w:r w:rsidRPr="009F18A2">
        <w:t xml:space="preserve"> hydrogenation, to reduce CO</w:t>
      </w:r>
      <w:r w:rsidRPr="00CC5346">
        <w:rPr>
          <w:vertAlign w:val="subscript"/>
        </w:rPr>
        <w:t>2</w:t>
      </w:r>
      <w:r w:rsidRPr="009F18A2">
        <w:t xml:space="preserve"> emissions and </w:t>
      </w:r>
      <w:r w:rsidRPr="009F18A2">
        <w:lastRenderedPageBreak/>
        <w:t xml:space="preserve">production costs. </w:t>
      </w:r>
      <w:r w:rsidR="004331A2">
        <w:fldChar w:fldCharType="begin"/>
      </w:r>
      <w:r w:rsidR="004331A2">
        <w:instrText xml:space="preserve"> ADDIN ZOTERO_ITEM CSL_CITATION {"citationID":"mEfEiKpc","properties":{"formattedCitation":"(Kar et al., 2018)","plainCitation":"(Kar et al., 2018)","noteIndex":0},"citationItems":[{"id":24,"uris":["http://zotero.org/users/local/dzVaikH2/items/ICW2SXSU"],"itemData":{"id":24,"type":"article-journal","abstract":"Herein we report an efficient and recyclable system for tandem CO2 capture and hydrogenation to methanol. After capture in an aqueous amine solution, CO2 is hydrogenated in high yield to CH3OH (&gt;90%) in a biphasic 2-MTHF/water system, which also allows for easy separation and recycling of the amine and catalyst for multiple reaction cycles. Between cycles, the produced methanol can be conveniently removed in vacuo. Employing this strategy, catalyst Ru-MACHO-BH and polyamine PEHA were recycled three times with 87% of the methanol producibility of the first cycle retained, along with 95% of catalyst activity after four cycles. CO2 from dilute sources such as air can also be converted to CH3OH using this route. We postulate that the CO2 capture and hydrogenation to methanol system presented here could be an important step toward the implementation of the carbon neutral methanol economy concept.","container-title":"Journal of the American Chemical Society","DOI":"10.1021/jacs.7b12183","ISSN":"0002-7863","issue":"5","journalAbbreviation":"J. Am. Chem. Soc.","note":"publisher: American Chemical Society","page":"1580-1583","source":"ACS Publications","title":"Integrative CO2 Capture and Hydrogenation to Methanol with Reusable Catalyst and Amine: Toward a Carbon Neutral Methanol Economy","title-short":"Integrative CO2 Capture and Hydrogenation to Methanol with Reusable Catalyst and Amine","volume":"140","author":[{"family":"Kar","given":"Sayan"},{"family":"Sen","given":"Raktim"},{"family":"Goeppert","given":"Alain"},{"family":"Prakash","given":"G. K. Surya"}],"issued":{"date-parts":[["2018",2,7]]}}}],"schema":"https://github.com/citation-style-language/schema/raw/master/csl-citation.json"} </w:instrText>
      </w:r>
      <w:r w:rsidR="004331A2">
        <w:fldChar w:fldCharType="separate"/>
      </w:r>
      <w:r w:rsidR="004331A2" w:rsidRPr="004331A2">
        <w:t>(Kar et al., 2018)</w:t>
      </w:r>
      <w:r w:rsidR="004331A2">
        <w:fldChar w:fldCharType="end"/>
      </w:r>
      <w:r w:rsidRPr="009F18A2">
        <w:t xml:space="preserve"> further enhance</w:t>
      </w:r>
      <w:r w:rsidR="00CC0997">
        <w:t>d</w:t>
      </w:r>
      <w:r w:rsidRPr="009F18A2">
        <w:t xml:space="preserve"> the sustainability of the process by developing a system for CO</w:t>
      </w:r>
      <w:r w:rsidRPr="00CC5346">
        <w:rPr>
          <w:vertAlign w:val="subscript"/>
        </w:rPr>
        <w:t>2</w:t>
      </w:r>
      <w:r w:rsidRPr="009F18A2">
        <w:t xml:space="preserve"> capture and hydrogenation to methanol, with a focus on catalyst and amine reuse. Finally, </w:t>
      </w:r>
      <w:r w:rsidR="004331A2">
        <w:fldChar w:fldCharType="begin"/>
      </w:r>
      <w:r w:rsidR="004331A2">
        <w:instrText xml:space="preserve"> ADDIN ZOTERO_ITEM CSL_CITATION {"citationID":"uAaLunEX","properties":{"formattedCitation":"(Yang et al., 2018)","plainCitation":"(Yang et al., 2018)","noteIndex":0},"citationItems":[{"id":26,"uris":["http://zotero.org/users/local/dzVaikH2/items/5M8D8GHY"],"itemData":{"id":26,"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rsidR="004331A2">
        <w:fldChar w:fldCharType="separate"/>
      </w:r>
      <w:r w:rsidR="004331A2" w:rsidRPr="004331A2">
        <w:t>(Yang et al., 2018)</w:t>
      </w:r>
      <w:r w:rsidR="004331A2">
        <w:fldChar w:fldCharType="end"/>
      </w:r>
      <w:r w:rsidRPr="009F18A2">
        <w:t xml:space="preserve"> introduce</w:t>
      </w:r>
      <w:r w:rsidR="00CC0997">
        <w:t>d</w:t>
      </w:r>
      <w:r w:rsidRPr="009F18A2">
        <w:t xml:space="preserve"> a parallel-series system combining steam and dry methane reforming to achieve high-efficiency CO</w:t>
      </w:r>
      <w:r w:rsidRPr="00CC5346">
        <w:rPr>
          <w:vertAlign w:val="subscript"/>
        </w:rPr>
        <w:t>2</w:t>
      </w:r>
      <w:r w:rsidRPr="009F18A2">
        <w:t xml:space="preserve"> utilization in methanol production</w:t>
      </w:r>
      <w:r w:rsidR="00B42EA3">
        <w:t xml:space="preserve">. </w:t>
      </w:r>
      <w:r w:rsidR="009B57D3">
        <w:t>Although, some of the previous studies discussed the production of methanol by dry reform</w:t>
      </w:r>
      <w:r w:rsidR="001278BE">
        <w:t>ing</w:t>
      </w:r>
      <w:r w:rsidR="009B57D3">
        <w:t xml:space="preserve">, none of </w:t>
      </w:r>
      <w:r w:rsidR="001278BE">
        <w:t>these studies</w:t>
      </w:r>
      <w:r w:rsidR="009B57D3">
        <w:t xml:space="preserve"> proposed</w:t>
      </w:r>
      <w:r w:rsidR="00352273">
        <w:t xml:space="preserve"> </w:t>
      </w:r>
      <w:r w:rsidR="009B57D3">
        <w:t xml:space="preserve">the integration </w:t>
      </w:r>
      <w:r w:rsidR="001278BE">
        <w:t>of</w:t>
      </w:r>
      <w:r w:rsidR="009B57D3">
        <w:t xml:space="preserve"> green hydroge</w:t>
      </w:r>
      <w:r w:rsidR="009B57D3" w:rsidRPr="00385892">
        <w:t>n</w:t>
      </w:r>
      <w:r w:rsidR="009B57D3">
        <w:t xml:space="preserve"> as a way of adjusting the composition of the syngas.</w:t>
      </w:r>
      <w:r w:rsidR="009B57D3" w:rsidRPr="00385892">
        <w:t xml:space="preserve"> This</w:t>
      </w:r>
      <w:r w:rsidR="00385892" w:rsidRPr="00385892">
        <w:t xml:space="preserve"> study investigates the feasibility of methanol production through the integration of green hydrogen with dry reforming, </w:t>
      </w:r>
      <w:r w:rsidR="00CC0997">
        <w:t>demonstrating</w:t>
      </w:r>
      <w:r w:rsidR="00385892" w:rsidRPr="00385892">
        <w:t xml:space="preserve"> a </w:t>
      </w:r>
      <w:r w:rsidR="00385892">
        <w:t>case</w:t>
      </w:r>
      <w:r w:rsidR="00385892" w:rsidRPr="00385892">
        <w:t xml:space="preserve"> wherein methanol serves as a carrier for hydrogen while concurrently mitigating CO</w:t>
      </w:r>
      <w:r w:rsidR="00385892">
        <w:rPr>
          <w:vertAlign w:val="subscript"/>
        </w:rPr>
        <w:t>2</w:t>
      </w:r>
      <w:r w:rsidR="00385892" w:rsidRPr="00385892">
        <w:t xml:space="preserve"> emissions.</w:t>
      </w:r>
    </w:p>
    <w:p w14:paraId="65A0902D" w14:textId="02E59E49" w:rsidR="005F6E78" w:rsidRPr="005F6E78" w:rsidRDefault="008447DB" w:rsidP="005F6E78">
      <w:pPr>
        <w:pStyle w:val="Els-1storder-head"/>
      </w:pPr>
      <w:r>
        <w:t xml:space="preserve">Process Details </w:t>
      </w:r>
    </w:p>
    <w:p w14:paraId="016119FF" w14:textId="137FEBBA" w:rsidR="005F6E78" w:rsidRDefault="00F34276" w:rsidP="005F6E78">
      <w:pPr>
        <w:pStyle w:val="Els-body-text"/>
      </w:pPr>
      <w:r w:rsidRPr="00F34276">
        <w:t xml:space="preserve">In this </w:t>
      </w:r>
      <w:r w:rsidR="0018278F">
        <w:t>study</w:t>
      </w:r>
      <w:r w:rsidRPr="00F34276">
        <w:t xml:space="preserve">, Aspen Plus and Aspen Custom </w:t>
      </w:r>
      <w:r w:rsidR="00A66E6B" w:rsidRPr="00F34276">
        <w:t>Modeler</w:t>
      </w:r>
      <w:r w:rsidRPr="00F34276">
        <w:t xml:space="preserve"> were employed as simulation tools.</w:t>
      </w:r>
      <w:r>
        <w:t xml:space="preserve"> </w:t>
      </w:r>
      <w:r w:rsidRPr="00F34276">
        <w:t>The whole process</w:t>
      </w:r>
      <w:r w:rsidR="00343DD6">
        <w:t xml:space="preserve"> simulation</w:t>
      </w:r>
      <w:r w:rsidRPr="00F34276">
        <w:t>,</w:t>
      </w:r>
      <w:r>
        <w:t xml:space="preserve"> </w:t>
      </w:r>
      <w:r w:rsidRPr="00F34276">
        <w:t>excluding the electrolyzer,</w:t>
      </w:r>
      <w:r>
        <w:t xml:space="preserve"> </w:t>
      </w:r>
      <w:r w:rsidRPr="00F34276">
        <w:t>was conducted utilizing Aspen Plus.</w:t>
      </w:r>
      <w:r>
        <w:t xml:space="preserve"> </w:t>
      </w:r>
      <w:r w:rsidRPr="00F34276">
        <w:t>Peng-Rob</w:t>
      </w:r>
      <w:r w:rsidR="00343DD6">
        <w:t>inson</w:t>
      </w:r>
      <w:r w:rsidRPr="00F34276">
        <w:t xml:space="preserve"> (PR) thermodynamic property package was selected due to its widespread applicability and reasonably high accuracy across a broad spectrum of pressures and temperatures</w:t>
      </w:r>
      <w:r w:rsidR="005F6E78">
        <w:t>.</w:t>
      </w:r>
    </w:p>
    <w:p w14:paraId="61A805E4" w14:textId="77777777" w:rsidR="005F6E78" w:rsidRDefault="005F6E78" w:rsidP="005F6E78">
      <w:pPr>
        <w:pStyle w:val="Els-body-text"/>
      </w:pPr>
    </w:p>
    <w:p w14:paraId="73F72A10" w14:textId="25B64993" w:rsidR="005F6E78" w:rsidRPr="005F6E78" w:rsidRDefault="005F6E78" w:rsidP="005F6E78">
      <w:pPr>
        <w:pStyle w:val="Els-2ndorder-head"/>
      </w:pPr>
      <w:r>
        <w:t>Dry Reforming Unit</w:t>
      </w:r>
    </w:p>
    <w:p w14:paraId="451C4974" w14:textId="2B308BAF" w:rsidR="00BF4677" w:rsidRDefault="007B3598" w:rsidP="00761AA5">
      <w:pPr>
        <w:pStyle w:val="Els-body-text"/>
      </w:pPr>
      <w:r w:rsidRPr="007B3598">
        <w:t xml:space="preserve">The feedstock composition, consisting of pure </w:t>
      </w:r>
      <w:r w:rsidR="00400BC2">
        <w:t>CO</w:t>
      </w:r>
      <w:r w:rsidR="00400BC2">
        <w:rPr>
          <w:vertAlign w:val="subscript"/>
        </w:rPr>
        <w:t>2</w:t>
      </w:r>
      <w:r w:rsidRPr="007B3598">
        <w:t xml:space="preserve"> </w:t>
      </w:r>
      <w:r w:rsidR="00774053" w:rsidRPr="007B3598">
        <w:t>and</w:t>
      </w:r>
      <w:r w:rsidR="00774053">
        <w:t xml:space="preserve"> CH</w:t>
      </w:r>
      <w:r w:rsidR="00774053">
        <w:rPr>
          <w:vertAlign w:val="subscript"/>
        </w:rPr>
        <w:t>4</w:t>
      </w:r>
      <w:r w:rsidR="00774053" w:rsidRPr="007B3598">
        <w:t>,</w:t>
      </w:r>
      <w:r w:rsidRPr="007B3598">
        <w:t xml:space="preserve"> </w:t>
      </w:r>
      <w:r w:rsidR="009435D1">
        <w:t>is</w:t>
      </w:r>
      <w:r w:rsidRPr="007B3598">
        <w:t xml:space="preserve"> introduced into a Dry Reformer (DR), the simulation of which </w:t>
      </w:r>
      <w:r w:rsidR="009435D1">
        <w:t>is</w:t>
      </w:r>
      <w:r w:rsidRPr="007B3598">
        <w:t xml:space="preserve"> </w:t>
      </w:r>
      <w:r w:rsidR="009435D1">
        <w:t>performed</w:t>
      </w:r>
      <w:r w:rsidRPr="007B3598">
        <w:t xml:space="preserve"> </w:t>
      </w:r>
      <w:r w:rsidR="009435D1">
        <w:t>using</w:t>
      </w:r>
      <w:r w:rsidRPr="007B3598">
        <w:t xml:space="preserve"> </w:t>
      </w:r>
      <w:proofErr w:type="spellStart"/>
      <w:r w:rsidRPr="007B3598">
        <w:t>RPlug</w:t>
      </w:r>
      <w:proofErr w:type="spellEnd"/>
      <w:r w:rsidR="009435D1">
        <w:t xml:space="preserve"> kinetic</w:t>
      </w:r>
      <w:r w:rsidRPr="007B3598">
        <w:t xml:space="preserve"> reactor model.</w:t>
      </w:r>
      <w:r>
        <w:t xml:space="preserve"> </w:t>
      </w:r>
      <w:r w:rsidR="00F761CF">
        <w:t xml:space="preserve">The kinetic </w:t>
      </w:r>
      <w:r>
        <w:t xml:space="preserve">model </w:t>
      </w:r>
      <w:r w:rsidR="00BB60C3">
        <w:t>of  Eq.</w:t>
      </w:r>
      <w:r w:rsidR="00F761CF">
        <w:fldChar w:fldCharType="begin"/>
      </w:r>
      <w:r w:rsidR="00F761CF">
        <w:instrText xml:space="preserve"> REF _Ref151638558 \h </w:instrText>
      </w:r>
      <w:r w:rsidR="00F761CF">
        <w:fldChar w:fldCharType="separate"/>
      </w:r>
      <w:r w:rsidR="000D470C" w:rsidRPr="00BF4677">
        <w:rPr>
          <w:lang w:val="en-GB"/>
        </w:rPr>
        <w:t>(</w:t>
      </w:r>
      <w:r w:rsidR="000D470C">
        <w:rPr>
          <w:noProof/>
        </w:rPr>
        <w:t>1</w:t>
      </w:r>
      <w:r w:rsidR="000D470C" w:rsidRPr="00BF4677">
        <w:rPr>
          <w:lang w:val="en-GB"/>
        </w:rPr>
        <w:t>)</w:t>
      </w:r>
      <w:r w:rsidR="00F761CF">
        <w:fldChar w:fldCharType="end"/>
      </w:r>
      <w:r w:rsidR="00BB60C3">
        <w:t>&amp;</w:t>
      </w:r>
      <w:r w:rsidR="00F761CF">
        <w:fldChar w:fldCharType="begin"/>
      </w:r>
      <w:r w:rsidR="00F761CF">
        <w:instrText xml:space="preserve"> REF _Ref151638596 \h </w:instrText>
      </w:r>
      <w:r w:rsidR="00F761CF">
        <w:fldChar w:fldCharType="separate"/>
      </w:r>
      <w:r w:rsidR="000D470C" w:rsidRPr="00BF4677">
        <w:rPr>
          <w:lang w:val="en-GB"/>
        </w:rPr>
        <w:t>(</w:t>
      </w:r>
      <w:r w:rsidR="000D470C">
        <w:rPr>
          <w:noProof/>
        </w:rPr>
        <w:t>2</w:t>
      </w:r>
      <w:r w:rsidR="000D470C" w:rsidRPr="00BF4677">
        <w:rPr>
          <w:lang w:val="en-GB"/>
        </w:rPr>
        <w:t>)</w:t>
      </w:r>
      <w:r w:rsidR="00F761CF">
        <w:fldChar w:fldCharType="end"/>
      </w:r>
      <w:r>
        <w:t>,</w:t>
      </w:r>
      <w:r w:rsidR="00F761CF">
        <w:t xml:space="preserve"> </w:t>
      </w:r>
      <w:r w:rsidRPr="007B3598">
        <w:t>with</w:t>
      </w:r>
      <w:r w:rsidR="00BB60C3">
        <w:t xml:space="preserve"> </w:t>
      </w:r>
      <w:r w:rsidRPr="007B3598">
        <w:t>power law</w:t>
      </w:r>
      <w:r w:rsidR="009435D1">
        <w:t xml:space="preserve"> kinetics</w:t>
      </w:r>
      <w:r w:rsidR="009A3FC0">
        <w:t>,</w:t>
      </w:r>
      <w:r>
        <w:t xml:space="preserve"> </w:t>
      </w:r>
      <w:r w:rsidR="009435D1">
        <w:t>developed by</w:t>
      </w:r>
      <w:r w:rsidR="00F3381B">
        <w:t xml:space="preserve"> </w:t>
      </w:r>
      <w:r w:rsidR="00761AA5">
        <w:fldChar w:fldCharType="begin"/>
      </w:r>
      <w:r w:rsidR="00761AA5">
        <w:instrText xml:space="preserve"> ADDIN ZOTERO_ITEM CSL_CITATION {"citationID":"yyviuPWG","properties":{"formattedCitation":"(Luyben, 2014)","plainCitation":"(Luyben, 2014)","noteIndex":0},"citationItems":[{"id":9,"uris":["http://zotero.org/users/local/dzVaikH2/items/PMIV8ZG8"],"itemData":{"id":9,"type":"article-journal","abstract":"The much lower cost of natural gas and the desire to reduce carbon dioxide emissions have stimulated interest in the dry methane reforming process in which these two gases react to produce synthesis gas. The ratio of hydrogen to carbon monoxide in the resulting synthesis gas is close to unity, which makes it suitable for feeding to the Fischer–Tropsch process to produce liquid transportation fuel. The dry methane reforming reaction is favored by low pressure, but high pressure synthesis gas is required in the downstream process. Higher reactor pressures reduce compression costs of the synthesis gas. However, higher pressures also require a higher reactor temperature to achieve high methane conversion. When a maximum reactor temperature limitation is encountered, high methane conversion can be maintained by operating with a higher than stoichiometric CO2-to-CH4 ratio. But this means an excess of carbon dioxide must be fed to the reactor and subsequently recycled, which imposes additional compression costs. These competing effects produce interesting design trade-offs, which are explored in this paper. The dynamic control of the process is also studied. The dominant issue is the modeling of the reactor, which is a fired furnace with combustion of fuel providing the endothermic heat of the syngas reaction. Dynamic modeling is achieved by using a tubular process reactor in which the heat flux is determined by the heat generated in a fuel–air combustion reactor.","container-title":"Industrial &amp; Engineering Chemistry Research","DOI":"10.1021/ie5023942","ISSN":"0888-5885","issue":"37","journalAbbreviation":"Ind. Eng. Chem. Res.","note":"publisher: American Chemical Society","page":"14423-14439","source":"ACS Publications","title":"Design and Control of the Dry Methane Reforming Process","volume":"53","author":[{"family":"Luyben","given":"William L."}],"issued":{"date-parts":[["2014",9,17]]}}}],"schema":"https://github.com/citation-style-language/schema/raw/master/csl-citation.json"} </w:instrText>
      </w:r>
      <w:r w:rsidR="00761AA5">
        <w:fldChar w:fldCharType="separate"/>
      </w:r>
      <w:r w:rsidR="00761AA5" w:rsidRPr="00761AA5">
        <w:t>(Luyben, 2014)</w:t>
      </w:r>
      <w:r w:rsidR="00761AA5">
        <w:fldChar w:fldCharType="end"/>
      </w:r>
      <w:r w:rsidR="009435D1">
        <w:t xml:space="preserve"> is used</w:t>
      </w:r>
      <w:r>
        <w:t xml:space="preserve">. </w:t>
      </w:r>
    </w:p>
    <w:p w14:paraId="6C0FB464" w14:textId="77777777" w:rsidR="007B3598" w:rsidRDefault="007B3598" w:rsidP="007B3598">
      <w:pPr>
        <w:pStyle w:val="Els-body-text"/>
      </w:pPr>
    </w:p>
    <w:tbl>
      <w:tblPr>
        <w:tblW w:w="7087" w:type="dxa"/>
        <w:tblLook w:val="04A0" w:firstRow="1" w:lastRow="0" w:firstColumn="1" w:lastColumn="0" w:noHBand="0" w:noVBand="1"/>
      </w:tblPr>
      <w:tblGrid>
        <w:gridCol w:w="6125"/>
        <w:gridCol w:w="962"/>
      </w:tblGrid>
      <w:tr w:rsidR="00EE7198" w:rsidRPr="00A94774" w14:paraId="40AB7C29" w14:textId="77777777" w:rsidTr="00E37656">
        <w:tc>
          <w:tcPr>
            <w:tcW w:w="6125" w:type="dxa"/>
            <w:shd w:val="clear" w:color="auto" w:fill="auto"/>
            <w:vAlign w:val="center"/>
          </w:tcPr>
          <w:p w14:paraId="73F21516" w14:textId="77777777" w:rsidR="00EE7198" w:rsidRDefault="00EE7198" w:rsidP="00EE7198">
            <w:pPr>
              <w:pStyle w:val="Els-body-text"/>
              <w:spacing w:before="120" w:after="120" w:line="264" w:lineRule="auto"/>
              <w:rPr>
                <w:lang w:val="en-GB"/>
              </w:rPr>
            </w:pPr>
            <w:bookmarkStart w:id="1" w:name="_Hlk151717352"/>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2CO</m:t>
              </m:r>
            </m:oMath>
            <w:r>
              <w:rPr>
                <w:lang w:val="en-GB"/>
              </w:rPr>
              <w:t xml:space="preserve"> </w:t>
            </w:r>
          </w:p>
          <w:p w14:paraId="70D2906C" w14:textId="2E6244C2" w:rsidR="00EE7198" w:rsidRPr="00A94774" w:rsidRDefault="00000000" w:rsidP="00EE7198">
            <w:pPr>
              <w:pStyle w:val="Els-body-text"/>
              <w:spacing w:before="120" w:after="120" w:line="264" w:lineRule="auto"/>
              <w:rPr>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CO+H2O</m:t>
              </m:r>
            </m:oMath>
            <w:r w:rsidR="00EE7198">
              <w:rPr>
                <w:lang w:val="en-GB"/>
              </w:rPr>
              <w:t xml:space="preserve"> </w:t>
            </w:r>
          </w:p>
        </w:tc>
        <w:tc>
          <w:tcPr>
            <w:tcW w:w="962" w:type="dxa"/>
            <w:shd w:val="clear" w:color="auto" w:fill="auto"/>
            <w:vAlign w:val="center"/>
          </w:tcPr>
          <w:p w14:paraId="1F7306F7" w14:textId="0E3E5316" w:rsidR="00EE7198" w:rsidRPr="00BF4677" w:rsidRDefault="00EE7198" w:rsidP="00EE7198">
            <w:pPr>
              <w:pStyle w:val="Els-body-text"/>
              <w:spacing w:before="120" w:after="120" w:line="264" w:lineRule="auto"/>
              <w:jc w:val="right"/>
              <w:rPr>
                <w:lang w:val="en-GB"/>
              </w:rPr>
            </w:pPr>
            <w:bookmarkStart w:id="2" w:name="_Ref151638558"/>
            <w:r w:rsidRPr="00BF4677">
              <w:rPr>
                <w:lang w:val="en-GB"/>
              </w:rPr>
              <w:t>(</w:t>
            </w:r>
            <w:r w:rsidR="00BF4677" w:rsidRPr="00BF4677">
              <w:fldChar w:fldCharType="begin"/>
            </w:r>
            <w:r w:rsidR="00BF4677" w:rsidRPr="00BF4677">
              <w:instrText xml:space="preserve"> SEQ Equation \* ARABIC </w:instrText>
            </w:r>
            <w:r w:rsidR="00BF4677" w:rsidRPr="00BF4677">
              <w:fldChar w:fldCharType="separate"/>
            </w:r>
            <w:r w:rsidR="000D470C">
              <w:rPr>
                <w:noProof/>
              </w:rPr>
              <w:t>1</w:t>
            </w:r>
            <w:r w:rsidR="00BF4677" w:rsidRPr="00BF4677">
              <w:fldChar w:fldCharType="end"/>
            </w:r>
            <w:r w:rsidRPr="00BF4677">
              <w:rPr>
                <w:lang w:val="en-GB"/>
              </w:rPr>
              <w:t>)</w:t>
            </w:r>
            <w:bookmarkEnd w:id="2"/>
          </w:p>
          <w:p w14:paraId="58FB6DAD" w14:textId="70276C05" w:rsidR="00EE7198" w:rsidRPr="00BF4677" w:rsidRDefault="00BF4677" w:rsidP="00BF4677">
            <w:pPr>
              <w:pStyle w:val="Caption"/>
              <w:rPr>
                <w:sz w:val="20"/>
              </w:rPr>
            </w:pPr>
            <w:r w:rsidRPr="00BF4677">
              <w:rPr>
                <w:sz w:val="20"/>
                <w:lang w:val="en-GB"/>
              </w:rPr>
              <w:t xml:space="preserve">          </w:t>
            </w:r>
            <w:bookmarkStart w:id="3" w:name="_Ref151638596"/>
            <w:r w:rsidR="00EE7198" w:rsidRPr="00BF4677">
              <w:rPr>
                <w:sz w:val="20"/>
                <w:lang w:val="en-GB"/>
              </w:rPr>
              <w:t>(</w:t>
            </w:r>
            <w:r w:rsidRPr="00BF4677">
              <w:rPr>
                <w:sz w:val="20"/>
              </w:rPr>
              <w:fldChar w:fldCharType="begin"/>
            </w:r>
            <w:r w:rsidRPr="00BF4677">
              <w:rPr>
                <w:sz w:val="20"/>
              </w:rPr>
              <w:instrText xml:space="preserve"> SEQ Equation \* ARABIC </w:instrText>
            </w:r>
            <w:r w:rsidRPr="00BF4677">
              <w:rPr>
                <w:sz w:val="20"/>
              </w:rPr>
              <w:fldChar w:fldCharType="separate"/>
            </w:r>
            <w:r w:rsidR="000D470C">
              <w:rPr>
                <w:noProof/>
                <w:sz w:val="20"/>
              </w:rPr>
              <w:t>2</w:t>
            </w:r>
            <w:r w:rsidRPr="00BF4677">
              <w:rPr>
                <w:sz w:val="20"/>
              </w:rPr>
              <w:fldChar w:fldCharType="end"/>
            </w:r>
            <w:r w:rsidR="00EE7198" w:rsidRPr="00BF4677">
              <w:rPr>
                <w:sz w:val="20"/>
                <w:lang w:val="en-GB"/>
              </w:rPr>
              <w:t>)</w:t>
            </w:r>
            <w:bookmarkEnd w:id="3"/>
          </w:p>
        </w:tc>
      </w:tr>
      <w:bookmarkEnd w:id="1"/>
    </w:tbl>
    <w:p w14:paraId="76B75F92" w14:textId="77777777" w:rsidR="00EE7198" w:rsidRDefault="00EE7198" w:rsidP="00F34276">
      <w:pPr>
        <w:pStyle w:val="Els-body-text"/>
      </w:pPr>
    </w:p>
    <w:p w14:paraId="375E3C3E" w14:textId="5EDF46AD" w:rsidR="00D05311" w:rsidRDefault="00D05311" w:rsidP="00D05311">
      <w:pPr>
        <w:pStyle w:val="Els-body-text"/>
      </w:pPr>
      <w:r w:rsidRPr="00D05311">
        <w:t>Th</w:t>
      </w:r>
      <w:r>
        <w:t>e D</w:t>
      </w:r>
      <w:r w:rsidR="00F761CF">
        <w:t>R</w:t>
      </w:r>
      <w:r w:rsidRPr="00D05311">
        <w:t xml:space="preserve"> consist</w:t>
      </w:r>
      <w:r w:rsidR="00142A11">
        <w:t>s</w:t>
      </w:r>
      <w:r w:rsidRPr="00D05311">
        <w:t xml:space="preserve"> of 800 tubes, each with a diameter of 0.1 m and 4 m</w:t>
      </w:r>
      <w:r w:rsidR="00142A11">
        <w:t xml:space="preserve"> in length</w:t>
      </w:r>
      <w:r w:rsidRPr="00D05311">
        <w:t xml:space="preserve">. The tubes </w:t>
      </w:r>
      <w:r w:rsidR="00142A11">
        <w:t>are</w:t>
      </w:r>
      <w:r w:rsidRPr="00D05311">
        <w:t xml:space="preserve"> filled with a catalyst </w:t>
      </w:r>
      <w:r w:rsidR="00142A11">
        <w:t xml:space="preserve">whose </w:t>
      </w:r>
      <w:r w:rsidRPr="00D05311">
        <w:t xml:space="preserve">density </w:t>
      </w:r>
      <w:r w:rsidR="00142A11">
        <w:t>is</w:t>
      </w:r>
      <w:r w:rsidRPr="00D05311">
        <w:t xml:space="preserve"> 2000 kg/m</w:t>
      </w:r>
      <w:r w:rsidRPr="008447DB">
        <w:rPr>
          <w:vertAlign w:val="superscript"/>
        </w:rPr>
        <w:t>3</w:t>
      </w:r>
      <w:r w:rsidRPr="00D05311">
        <w:t xml:space="preserve"> and a </w:t>
      </w:r>
      <w:proofErr w:type="spellStart"/>
      <w:r w:rsidRPr="00D05311">
        <w:t>voidage</w:t>
      </w:r>
      <w:proofErr w:type="spellEnd"/>
      <w:r w:rsidRPr="00D05311">
        <w:t xml:space="preserve"> of 0.6. To prevent coke formation, </w:t>
      </w:r>
      <w:r w:rsidR="00142A11">
        <w:t xml:space="preserve">the operating temperature of the DR is </w:t>
      </w:r>
      <w:r w:rsidRPr="00D05311">
        <w:t>1000 ˚C. Subsequently,</w:t>
      </w:r>
      <w:r w:rsidR="00142A11">
        <w:t xml:space="preserve"> </w:t>
      </w:r>
      <w:r w:rsidRPr="00D05311">
        <w:t xml:space="preserve">the effluent </w:t>
      </w:r>
      <w:r w:rsidR="00142A11">
        <w:t>undergoes</w:t>
      </w:r>
      <w:r w:rsidRPr="00D05311">
        <w:t xml:space="preserve"> a heat exchange process to harness the thermal energy</w:t>
      </w:r>
      <w:r w:rsidR="00142A11">
        <w:t xml:space="preserve"> from the very high temperature effluent stream</w:t>
      </w:r>
      <w:r w:rsidRPr="00D05311">
        <w:t xml:space="preserve"> for elevating the temperature of the </w:t>
      </w:r>
      <w:r w:rsidR="00142A11" w:rsidRPr="00D05311">
        <w:t>feedstock.</w:t>
      </w:r>
      <w:r w:rsidR="00142A11">
        <w:t xml:space="preserve"> </w:t>
      </w:r>
    </w:p>
    <w:p w14:paraId="367F2792" w14:textId="77777777" w:rsidR="00D05311" w:rsidRDefault="00D05311" w:rsidP="00D05311">
      <w:pPr>
        <w:pStyle w:val="Els-body-text"/>
      </w:pPr>
    </w:p>
    <w:p w14:paraId="51220CB0" w14:textId="2192409F" w:rsidR="00D05311" w:rsidRDefault="00D05311" w:rsidP="00D05311">
      <w:pPr>
        <w:pStyle w:val="Els-2ndorder-head"/>
      </w:pPr>
      <w:r>
        <w:t>Reactor Feed Preparation and Conditioning Unit</w:t>
      </w:r>
    </w:p>
    <w:p w14:paraId="3A20D584" w14:textId="0162892D" w:rsidR="00BF4677" w:rsidRDefault="00F34276" w:rsidP="00D05311">
      <w:pPr>
        <w:pStyle w:val="Els-body-text"/>
      </w:pPr>
      <w:r w:rsidRPr="00F34276">
        <w:t xml:space="preserve">The product of the dry reforming </w:t>
      </w:r>
      <w:r w:rsidR="00142A11">
        <w:t>process</w:t>
      </w:r>
      <w:r w:rsidRPr="00F34276">
        <w:t xml:space="preserve">, </w:t>
      </w:r>
      <w:r w:rsidR="00CC211C" w:rsidRPr="00F34276">
        <w:t>syngas</w:t>
      </w:r>
      <w:r w:rsidR="00CC211C">
        <w:t xml:space="preserve">, then </w:t>
      </w:r>
      <w:r w:rsidR="00E820F0">
        <w:t>goes through</w:t>
      </w:r>
      <w:r w:rsidRPr="00F34276">
        <w:t xml:space="preserve"> a series of compressions and cooling stages to attain the req</w:t>
      </w:r>
      <w:r w:rsidR="005F6E78">
        <w:t xml:space="preserve">uired </w:t>
      </w:r>
      <w:r w:rsidRPr="00F34276">
        <w:t>temperature and pressure conditions</w:t>
      </w:r>
      <w:r w:rsidR="00E820F0">
        <w:t xml:space="preserve"> (200 </w:t>
      </w:r>
      <w:r w:rsidR="00E820F0">
        <w:rPr>
          <w:rFonts w:ascii="Calibri" w:hAnsi="Calibri" w:cs="Calibri"/>
        </w:rPr>
        <w:t>˚</w:t>
      </w:r>
      <w:r w:rsidR="00E820F0">
        <w:t xml:space="preserve">C and 80 bar) required </w:t>
      </w:r>
      <w:r w:rsidRPr="00F34276">
        <w:t>for the methanol synthesis reaction.</w:t>
      </w:r>
      <w:r w:rsidR="00EE7198">
        <w:t xml:space="preserve"> </w:t>
      </w:r>
      <w:r w:rsidR="00C7060F" w:rsidRPr="00C7060F">
        <w:t>The</w:t>
      </w:r>
      <w:r w:rsidR="00C7060F">
        <w:t xml:space="preserve"> </w:t>
      </w:r>
      <w:r w:rsidR="00C7060F" w:rsidRPr="00C7060F">
        <w:t>stoichiometric number which represents the ratio of hydrogen to carbon in the syngas mixture should be</w:t>
      </w:r>
      <w:r w:rsidR="00C7060F">
        <w:t xml:space="preserve"> </w:t>
      </w:r>
      <w:r w:rsidR="00C7060F" w:rsidRPr="00C7060F">
        <w:t>above 2 for an optimal</w:t>
      </w:r>
      <w:r w:rsidR="00C7060F">
        <w:t xml:space="preserve"> methanol synthesis</w:t>
      </w:r>
      <w:r w:rsidR="00C7060F" w:rsidRPr="00C7060F">
        <w:t xml:space="preserve"> reactor performance</w:t>
      </w:r>
      <w:r w:rsidR="009359DB">
        <w:t xml:space="preserve"> Eq. </w:t>
      </w:r>
      <w:r w:rsidR="009359DB">
        <w:fldChar w:fldCharType="begin"/>
      </w:r>
      <w:r w:rsidR="009359DB">
        <w:instrText xml:space="preserve"> REF _Ref151585070 \h </w:instrText>
      </w:r>
      <w:r w:rsidR="009359DB">
        <w:fldChar w:fldCharType="separate"/>
      </w:r>
      <w:r w:rsidR="000D470C" w:rsidRPr="00A94774">
        <w:rPr>
          <w:lang w:val="en-GB"/>
        </w:rPr>
        <w:t>(</w:t>
      </w:r>
      <w:r w:rsidR="000D470C">
        <w:rPr>
          <w:noProof/>
        </w:rPr>
        <w:t>3</w:t>
      </w:r>
      <w:r w:rsidR="000D470C" w:rsidRPr="00A94774">
        <w:rPr>
          <w:lang w:val="en-GB"/>
        </w:rPr>
        <w:t>)</w:t>
      </w:r>
      <w:r w:rsidR="009359DB">
        <w:fldChar w:fldCharType="end"/>
      </w:r>
      <w:r w:rsidR="00C7060F" w:rsidRPr="00C7060F">
        <w:t>. The syngas produced from the dry reformer is deficient in</w:t>
      </w:r>
      <w:r w:rsidR="00C7060F">
        <w:t xml:space="preserve"> </w:t>
      </w:r>
      <w:r w:rsidR="00C7060F" w:rsidRPr="00C7060F">
        <w:t>hydrogen, therefore a solar-assisted electrolyzer for green hydrogen production by a proton</w:t>
      </w:r>
      <w:r w:rsidR="00C7060F">
        <w:t xml:space="preserve"> </w:t>
      </w:r>
      <w:r w:rsidR="00C7060F" w:rsidRPr="00C7060F">
        <w:t>exchange membrane (PEM) is integrated with the dry reformer</w:t>
      </w:r>
      <w:r w:rsidR="00C7060F">
        <w:t xml:space="preserve"> as shown in </w:t>
      </w:r>
      <w:r w:rsidR="00C7060F" w:rsidRPr="00774053">
        <w:t>Figure 1</w:t>
      </w:r>
      <w:r w:rsidR="00C7060F" w:rsidRPr="00C7060F">
        <w:t>.</w:t>
      </w:r>
    </w:p>
    <w:p w14:paraId="7254037A" w14:textId="77777777" w:rsidR="00D05311" w:rsidRDefault="00D05311" w:rsidP="00D05311">
      <w:pPr>
        <w:pStyle w:val="Els-body-text"/>
      </w:pPr>
    </w:p>
    <w:tbl>
      <w:tblPr>
        <w:tblW w:w="7087" w:type="dxa"/>
        <w:tblLook w:val="04A0" w:firstRow="1" w:lastRow="0" w:firstColumn="1" w:lastColumn="0" w:noHBand="0" w:noVBand="1"/>
      </w:tblPr>
      <w:tblGrid>
        <w:gridCol w:w="6125"/>
        <w:gridCol w:w="962"/>
      </w:tblGrid>
      <w:tr w:rsidR="00C7060F" w:rsidRPr="00A94774" w14:paraId="02825BCC" w14:textId="77777777" w:rsidTr="00C7060F">
        <w:tc>
          <w:tcPr>
            <w:tcW w:w="6125" w:type="dxa"/>
            <w:shd w:val="clear" w:color="auto" w:fill="auto"/>
            <w:vAlign w:val="center"/>
          </w:tcPr>
          <w:p w14:paraId="59A8C0F2" w14:textId="3F13BA93" w:rsidR="00C7060F" w:rsidRPr="00A94774" w:rsidRDefault="00C7060F" w:rsidP="00E37656">
            <w:pPr>
              <w:pStyle w:val="Els-body-text"/>
              <w:spacing w:before="120" w:after="120" w:line="264" w:lineRule="auto"/>
              <w:rPr>
                <w:lang w:val="en-GB"/>
              </w:rPr>
            </w:pPr>
            <w:bookmarkStart w:id="4" w:name="_Hlk151637543"/>
            <m:oMath>
              <m:r>
                <w:rPr>
                  <w:rFonts w:ascii="Cambria Math" w:hAnsi="Cambria Math"/>
                  <w:lang w:val="en-GB"/>
                </w:rPr>
                <m:t>SN=</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H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num>
                <m:den>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O</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den>
              </m:f>
            </m:oMath>
            <w:r>
              <w:rPr>
                <w:lang w:val="en-GB"/>
              </w:rPr>
              <w:t xml:space="preserve"> </w:t>
            </w:r>
          </w:p>
        </w:tc>
        <w:tc>
          <w:tcPr>
            <w:tcW w:w="962" w:type="dxa"/>
            <w:shd w:val="clear" w:color="auto" w:fill="auto"/>
            <w:vAlign w:val="center"/>
          </w:tcPr>
          <w:p w14:paraId="39FEE41F" w14:textId="4B8B386E" w:rsidR="00C7060F" w:rsidRPr="00A94774" w:rsidRDefault="00C7060F" w:rsidP="00E37656">
            <w:pPr>
              <w:pStyle w:val="Els-body-text"/>
              <w:spacing w:before="120" w:after="120" w:line="264" w:lineRule="auto"/>
              <w:jc w:val="right"/>
              <w:rPr>
                <w:lang w:val="en-GB"/>
              </w:rPr>
            </w:pPr>
            <w:bookmarkStart w:id="5" w:name="_Ref151585070"/>
            <w:r w:rsidRPr="00A94774">
              <w:rPr>
                <w:lang w:val="en-GB"/>
              </w:rPr>
              <w:t>(</w:t>
            </w:r>
            <w:r w:rsidR="00D05311">
              <w:fldChar w:fldCharType="begin"/>
            </w:r>
            <w:r w:rsidR="00D05311">
              <w:instrText xml:space="preserve"> SEQ Equation \* ARABIC </w:instrText>
            </w:r>
            <w:r w:rsidR="00D05311">
              <w:fldChar w:fldCharType="separate"/>
            </w:r>
            <w:r w:rsidR="000D470C">
              <w:rPr>
                <w:noProof/>
              </w:rPr>
              <w:t>3</w:t>
            </w:r>
            <w:r w:rsidR="00D05311">
              <w:fldChar w:fldCharType="end"/>
            </w:r>
            <w:r w:rsidRPr="00A94774">
              <w:rPr>
                <w:lang w:val="en-GB"/>
              </w:rPr>
              <w:t>)</w:t>
            </w:r>
            <w:bookmarkEnd w:id="5"/>
          </w:p>
        </w:tc>
      </w:tr>
      <w:bookmarkEnd w:id="4"/>
    </w:tbl>
    <w:p w14:paraId="413284FC" w14:textId="77777777" w:rsidR="00BF501C" w:rsidRDefault="00BF501C" w:rsidP="0063662B">
      <w:pPr>
        <w:pStyle w:val="Els-body-text"/>
        <w:rPr>
          <w:noProof/>
        </w:rPr>
      </w:pPr>
    </w:p>
    <w:p w14:paraId="155113AB" w14:textId="77777777" w:rsidR="00B42EA3" w:rsidRDefault="00B42EA3" w:rsidP="0063662B">
      <w:pPr>
        <w:pStyle w:val="Els-body-text"/>
        <w:rPr>
          <w:noProof/>
        </w:rPr>
      </w:pPr>
    </w:p>
    <w:p w14:paraId="71B9B415" w14:textId="77777777" w:rsidR="00B42EA3" w:rsidRDefault="00B42EA3" w:rsidP="0063662B">
      <w:pPr>
        <w:pStyle w:val="Els-body-text"/>
        <w:rPr>
          <w:noProof/>
        </w:rPr>
      </w:pPr>
    </w:p>
    <w:p w14:paraId="608F1B18" w14:textId="1730AB91" w:rsidR="00774053" w:rsidRDefault="00BF501C" w:rsidP="00774053">
      <w:pPr>
        <w:pStyle w:val="Els-body-text"/>
        <w:jc w:val="center"/>
      </w:pPr>
      <w:r>
        <w:rPr>
          <w:noProof/>
        </w:rPr>
        <w:drawing>
          <wp:inline distT="0" distB="0" distL="0" distR="0" wp14:anchorId="3B5CCBB8" wp14:editId="6AFBD151">
            <wp:extent cx="4379772" cy="3448050"/>
            <wp:effectExtent l="0" t="0" r="1905" b="0"/>
            <wp:docPr id="6603318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BEBA8EAE-BF5A-486C-A8C5-ECC9F3942E4B}">
                          <a14:imgProps xmlns:a14="http://schemas.microsoft.com/office/drawing/2010/main">
                            <a14:imgLayer r:embed="rId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5484" t="7770" r="10430" b="6577"/>
                    <a:stretch/>
                  </pic:blipFill>
                  <pic:spPr bwMode="auto">
                    <a:xfrm>
                      <a:off x="0" y="0"/>
                      <a:ext cx="4387838" cy="3454400"/>
                    </a:xfrm>
                    <a:prstGeom prst="rect">
                      <a:avLst/>
                    </a:prstGeom>
                    <a:noFill/>
                    <a:ln>
                      <a:noFill/>
                    </a:ln>
                    <a:extLst>
                      <a:ext uri="{53640926-AAD7-44D8-BBD7-CCE9431645EC}">
                        <a14:shadowObscured xmlns:a14="http://schemas.microsoft.com/office/drawing/2010/main"/>
                      </a:ext>
                    </a:extLst>
                  </pic:spPr>
                </pic:pic>
              </a:graphicData>
            </a:graphic>
          </wp:inline>
        </w:drawing>
      </w:r>
    </w:p>
    <w:p w14:paraId="4E5130B0" w14:textId="77777777" w:rsidR="00774053" w:rsidRDefault="00774053" w:rsidP="00DB7672">
      <w:pPr>
        <w:pStyle w:val="Els-body-text"/>
      </w:pPr>
    </w:p>
    <w:p w14:paraId="2A147FF6" w14:textId="401A7B3D" w:rsidR="00400BC2" w:rsidRDefault="00774053" w:rsidP="00774053">
      <w:pPr>
        <w:pStyle w:val="Els-body-text"/>
        <w:jc w:val="center"/>
        <w:rPr>
          <w:sz w:val="18"/>
          <w:szCs w:val="18"/>
        </w:rPr>
      </w:pPr>
      <w:r w:rsidRPr="00774053">
        <w:rPr>
          <w:sz w:val="18"/>
          <w:szCs w:val="18"/>
        </w:rPr>
        <w:t xml:space="preserve">Figure 1: Process </w:t>
      </w:r>
      <w:r w:rsidR="00DB7672">
        <w:rPr>
          <w:sz w:val="18"/>
          <w:szCs w:val="18"/>
        </w:rPr>
        <w:t>F</w:t>
      </w:r>
      <w:r w:rsidRPr="00774053">
        <w:rPr>
          <w:sz w:val="18"/>
          <w:szCs w:val="18"/>
        </w:rPr>
        <w:t xml:space="preserve">low </w:t>
      </w:r>
      <w:r w:rsidR="00DB7672">
        <w:rPr>
          <w:sz w:val="18"/>
          <w:szCs w:val="18"/>
        </w:rPr>
        <w:t>D</w:t>
      </w:r>
      <w:r w:rsidRPr="00774053">
        <w:rPr>
          <w:sz w:val="18"/>
          <w:szCs w:val="18"/>
        </w:rPr>
        <w:t xml:space="preserve">iagram of </w:t>
      </w:r>
      <w:r w:rsidR="00DB7672">
        <w:rPr>
          <w:sz w:val="18"/>
          <w:szCs w:val="18"/>
        </w:rPr>
        <w:t>M</w:t>
      </w:r>
      <w:r w:rsidRPr="00774053">
        <w:rPr>
          <w:sz w:val="18"/>
          <w:szCs w:val="18"/>
        </w:rPr>
        <w:t xml:space="preserve">ethanol </w:t>
      </w:r>
      <w:r w:rsidR="00DB7672">
        <w:rPr>
          <w:sz w:val="18"/>
          <w:szCs w:val="18"/>
        </w:rPr>
        <w:t>P</w:t>
      </w:r>
      <w:r w:rsidRPr="00774053">
        <w:rPr>
          <w:sz w:val="18"/>
          <w:szCs w:val="18"/>
        </w:rPr>
        <w:t xml:space="preserve">roduction </w:t>
      </w:r>
      <w:r w:rsidR="00DB7672">
        <w:rPr>
          <w:sz w:val="18"/>
          <w:szCs w:val="18"/>
        </w:rPr>
        <w:t>v</w:t>
      </w:r>
      <w:r w:rsidRPr="00774053">
        <w:rPr>
          <w:sz w:val="18"/>
          <w:szCs w:val="18"/>
        </w:rPr>
        <w:t xml:space="preserve">ia </w:t>
      </w:r>
      <w:r w:rsidR="00DB7672">
        <w:rPr>
          <w:sz w:val="18"/>
          <w:szCs w:val="18"/>
        </w:rPr>
        <w:t>D</w:t>
      </w:r>
      <w:r w:rsidRPr="00774053">
        <w:rPr>
          <w:sz w:val="18"/>
          <w:szCs w:val="18"/>
        </w:rPr>
        <w:t xml:space="preserve">ry </w:t>
      </w:r>
      <w:r w:rsidR="00DB7672">
        <w:rPr>
          <w:sz w:val="18"/>
          <w:szCs w:val="18"/>
        </w:rPr>
        <w:t>R</w:t>
      </w:r>
      <w:r w:rsidRPr="00774053">
        <w:rPr>
          <w:sz w:val="18"/>
          <w:szCs w:val="18"/>
        </w:rPr>
        <w:t xml:space="preserve">eforming </w:t>
      </w:r>
      <w:r w:rsidR="00F37490">
        <w:rPr>
          <w:sz w:val="18"/>
          <w:szCs w:val="18"/>
        </w:rPr>
        <w:t xml:space="preserve">and Water Electrolysis as a Source of </w:t>
      </w:r>
      <w:r w:rsidR="00C8773F">
        <w:rPr>
          <w:sz w:val="18"/>
          <w:szCs w:val="18"/>
        </w:rPr>
        <w:t xml:space="preserve">Green Hydrogen </w:t>
      </w:r>
    </w:p>
    <w:p w14:paraId="2DBF341D" w14:textId="77777777" w:rsidR="0063662B" w:rsidRDefault="0063662B" w:rsidP="00774053">
      <w:pPr>
        <w:pStyle w:val="Els-body-text"/>
        <w:jc w:val="center"/>
        <w:rPr>
          <w:sz w:val="18"/>
          <w:szCs w:val="18"/>
        </w:rPr>
      </w:pPr>
    </w:p>
    <w:p w14:paraId="1FE3B642" w14:textId="77777777" w:rsidR="0063662B" w:rsidRPr="0063662B" w:rsidRDefault="0063662B" w:rsidP="0063662B">
      <w:pPr>
        <w:pStyle w:val="Els-body-text"/>
        <w:rPr>
          <w:sz w:val="18"/>
          <w:szCs w:val="18"/>
        </w:rPr>
      </w:pPr>
      <w:r w:rsidRPr="0063662B">
        <w:rPr>
          <w:sz w:val="18"/>
          <w:szCs w:val="18"/>
        </w:rPr>
        <w:t>1.1. Methanol Reactor unit</w:t>
      </w:r>
    </w:p>
    <w:p w14:paraId="0437354D" w14:textId="2F58FEAB" w:rsidR="00DB7672" w:rsidRDefault="0063662B" w:rsidP="0063662B">
      <w:pPr>
        <w:pStyle w:val="Els-body-text"/>
        <w:rPr>
          <w:sz w:val="18"/>
          <w:szCs w:val="18"/>
        </w:rPr>
      </w:pPr>
      <w:r w:rsidRPr="0063662B">
        <w:rPr>
          <w:sz w:val="18"/>
          <w:szCs w:val="18"/>
        </w:rPr>
        <w:t xml:space="preserve">The syngas with adjusted stoichiometric number then enters the first methanol reactor modeled using an adiabatic kinetic </w:t>
      </w:r>
      <w:proofErr w:type="spellStart"/>
      <w:r w:rsidRPr="0063662B">
        <w:rPr>
          <w:sz w:val="18"/>
          <w:szCs w:val="18"/>
        </w:rPr>
        <w:t>RPlug</w:t>
      </w:r>
      <w:proofErr w:type="spellEnd"/>
      <w:r w:rsidRPr="0063662B">
        <w:rPr>
          <w:sz w:val="18"/>
          <w:szCs w:val="18"/>
        </w:rPr>
        <w:t xml:space="preserve"> model. The reaction kinetics used are (Langmuir-Hinshelwood -Hougen-Watson) (LHHW) with three reactions of Eq. (4) - (6) taking place </w:t>
      </w:r>
      <w:r w:rsidR="0022579B">
        <w:rPr>
          <w:sz w:val="18"/>
          <w:szCs w:val="18"/>
        </w:rPr>
        <w:t>simultaneously</w:t>
      </w:r>
      <w:r w:rsidRPr="0063662B">
        <w:rPr>
          <w:sz w:val="18"/>
          <w:szCs w:val="18"/>
        </w:rPr>
        <w:t xml:space="preserve"> (Al-Qadri et al., 2023).</w:t>
      </w:r>
    </w:p>
    <w:p w14:paraId="14065C83" w14:textId="77777777" w:rsidR="00774053" w:rsidRPr="00774053" w:rsidRDefault="00774053" w:rsidP="00774053">
      <w:pPr>
        <w:pStyle w:val="Els-body-text"/>
        <w:rPr>
          <w:sz w:val="18"/>
          <w:szCs w:val="18"/>
        </w:rPr>
      </w:pPr>
    </w:p>
    <w:tbl>
      <w:tblPr>
        <w:tblW w:w="7087" w:type="dxa"/>
        <w:tblLook w:val="04A0" w:firstRow="1" w:lastRow="0" w:firstColumn="1" w:lastColumn="0" w:noHBand="0" w:noVBand="1"/>
      </w:tblPr>
      <w:tblGrid>
        <w:gridCol w:w="6125"/>
        <w:gridCol w:w="962"/>
      </w:tblGrid>
      <w:tr w:rsidR="00400BC2" w:rsidRPr="00A94774" w14:paraId="6ACAC39C" w14:textId="77777777" w:rsidTr="00E37656">
        <w:tc>
          <w:tcPr>
            <w:tcW w:w="6125" w:type="dxa"/>
            <w:shd w:val="clear" w:color="auto" w:fill="auto"/>
            <w:vAlign w:val="center"/>
          </w:tcPr>
          <w:p w14:paraId="78AEEA0E" w14:textId="652566F2" w:rsidR="00400BC2" w:rsidRDefault="00400BC2" w:rsidP="00E37656">
            <w:pPr>
              <w:pStyle w:val="Els-body-text"/>
              <w:spacing w:before="120" w:after="120" w:line="264" w:lineRule="auto"/>
              <w:rPr>
                <w:lang w:val="en-GB"/>
              </w:rPr>
            </w:pPr>
            <m:oMath>
              <m:r>
                <w:rPr>
                  <w:rFonts w:ascii="Cambria Math" w:hAnsi="Cambria Math"/>
                  <w:lang w:val="en-GB"/>
                </w:rPr>
                <m:t>CO+2</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3</m:t>
                  </m:r>
                </m:sub>
              </m:sSub>
              <m:r>
                <w:rPr>
                  <w:rFonts w:ascii="Cambria Math" w:hAnsi="Cambria Math"/>
                  <w:lang w:val="en-GB"/>
                </w:rPr>
                <m:t>OH</m:t>
              </m:r>
            </m:oMath>
            <w:r>
              <w:rPr>
                <w:lang w:val="en-GB"/>
              </w:rPr>
              <w:t xml:space="preserve">                                                                                                           </w:t>
            </w:r>
          </w:p>
          <w:p w14:paraId="0B7A616E" w14:textId="7A3F8991" w:rsidR="00400BC2" w:rsidRDefault="00400BC2" w:rsidP="00E37656">
            <w:pPr>
              <w:pStyle w:val="Els-body-text"/>
              <w:spacing w:before="120" w:after="120" w:line="264" w:lineRule="auto"/>
              <w:rPr>
                <w:lang w:val="en-GB"/>
              </w:rPr>
            </w:pP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3</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3</m:t>
                  </m:r>
                </m:sub>
              </m:sSub>
              <m:r>
                <w:rPr>
                  <w:rFonts w:ascii="Cambria Math" w:hAnsi="Cambria Math"/>
                  <w:lang w:val="en-GB"/>
                </w:rPr>
                <m:t>OH+</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Pr>
                <w:lang w:val="en-GB"/>
              </w:rPr>
              <w:t xml:space="preserve"> </w:t>
            </w:r>
          </w:p>
          <w:p w14:paraId="69561D62" w14:textId="5176E232" w:rsidR="00400BC2" w:rsidRPr="00A94774" w:rsidRDefault="00400BC2" w:rsidP="00E37656">
            <w:pPr>
              <w:pStyle w:val="Els-body-text"/>
              <w:spacing w:before="120" w:after="120" w:line="264" w:lineRule="auto"/>
              <w:rPr>
                <w:lang w:val="en-GB"/>
              </w:rPr>
            </w:pP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Pr>
                <w:lang w:val="en-GB"/>
              </w:rPr>
              <w:t xml:space="preserve"> </w:t>
            </w:r>
          </w:p>
        </w:tc>
        <w:tc>
          <w:tcPr>
            <w:tcW w:w="962" w:type="dxa"/>
            <w:shd w:val="clear" w:color="auto" w:fill="auto"/>
            <w:vAlign w:val="center"/>
          </w:tcPr>
          <w:p w14:paraId="27B23403" w14:textId="1C0FBA82" w:rsidR="00400BC2" w:rsidRPr="00400BC2" w:rsidRDefault="00400BC2" w:rsidP="00400BC2">
            <w:pPr>
              <w:pStyle w:val="Caption"/>
            </w:pPr>
            <w:r>
              <w:rPr>
                <w:sz w:val="20"/>
                <w:lang w:val="en-GB"/>
              </w:rPr>
              <w:t xml:space="preserve">          </w:t>
            </w:r>
            <w:r w:rsidRPr="00BF4677">
              <w:rPr>
                <w:sz w:val="20"/>
                <w:lang w:val="en-GB"/>
              </w:rPr>
              <w:t>(</w:t>
            </w:r>
            <w:r>
              <w:fldChar w:fldCharType="begin"/>
            </w:r>
            <w:r>
              <w:instrText xml:space="preserve"> SEQ Equation \* ARABIC </w:instrText>
            </w:r>
            <w:r>
              <w:fldChar w:fldCharType="separate"/>
            </w:r>
            <w:r w:rsidR="000D470C">
              <w:rPr>
                <w:noProof/>
              </w:rPr>
              <w:t>4</w:t>
            </w:r>
            <w:r>
              <w:fldChar w:fldCharType="end"/>
            </w:r>
            <w:r w:rsidRPr="00BF4677">
              <w:rPr>
                <w:sz w:val="20"/>
                <w:lang w:val="en-GB"/>
              </w:rPr>
              <w:t>)</w:t>
            </w:r>
          </w:p>
          <w:p w14:paraId="5A25872C" w14:textId="403E6A7E" w:rsidR="00400BC2" w:rsidRDefault="00400BC2" w:rsidP="00E37656">
            <w:pPr>
              <w:pStyle w:val="Caption"/>
              <w:rPr>
                <w:sz w:val="20"/>
                <w:lang w:val="en-GB"/>
              </w:rPr>
            </w:pPr>
            <w:r w:rsidRPr="00BF4677">
              <w:rPr>
                <w:sz w:val="20"/>
                <w:lang w:val="en-GB"/>
              </w:rPr>
              <w:t xml:space="preserve">    </w:t>
            </w:r>
            <w:r>
              <w:rPr>
                <w:sz w:val="20"/>
                <w:lang w:val="en-GB"/>
              </w:rPr>
              <w:t xml:space="preserve">  </w:t>
            </w:r>
            <w:r w:rsidRPr="00BF4677">
              <w:rPr>
                <w:sz w:val="20"/>
                <w:lang w:val="en-GB"/>
              </w:rPr>
              <w:t xml:space="preserve">    (</w:t>
            </w:r>
            <w:r>
              <w:rPr>
                <w:sz w:val="20"/>
                <w:lang w:val="en-GB"/>
              </w:rPr>
              <w:t>5</w:t>
            </w:r>
            <w:r w:rsidRPr="00BF4677">
              <w:rPr>
                <w:sz w:val="20"/>
                <w:lang w:val="en-GB"/>
              </w:rPr>
              <w:t>)</w:t>
            </w:r>
          </w:p>
          <w:p w14:paraId="7A8210C8" w14:textId="41C9A1D6" w:rsidR="00400BC2" w:rsidRPr="00400BC2" w:rsidRDefault="00400BC2" w:rsidP="00400BC2">
            <w:pPr>
              <w:pStyle w:val="Els-caption"/>
              <w:rPr>
                <w:lang w:val="en-GB"/>
              </w:rPr>
            </w:pPr>
            <w:r>
              <w:rPr>
                <w:lang w:val="en-GB"/>
              </w:rPr>
              <w:t xml:space="preserve">           </w:t>
            </w:r>
            <w:r w:rsidRPr="00400BC2">
              <w:rPr>
                <w:sz w:val="20"/>
                <w:szCs w:val="22"/>
                <w:lang w:val="en-GB"/>
              </w:rPr>
              <w:t>(</w:t>
            </w:r>
            <w:r>
              <w:rPr>
                <w:sz w:val="20"/>
                <w:szCs w:val="22"/>
                <w:lang w:val="en-GB"/>
              </w:rPr>
              <w:t>6</w:t>
            </w:r>
            <w:r w:rsidRPr="00400BC2">
              <w:rPr>
                <w:sz w:val="20"/>
                <w:szCs w:val="22"/>
                <w:lang w:val="en-GB"/>
              </w:rPr>
              <w:t>)</w:t>
            </w:r>
          </w:p>
        </w:tc>
      </w:tr>
    </w:tbl>
    <w:p w14:paraId="3A5120E3" w14:textId="77777777" w:rsidR="0063662B" w:rsidRDefault="0063662B" w:rsidP="00CC211C">
      <w:pPr>
        <w:pStyle w:val="Els-2ndorder-head"/>
        <w:numPr>
          <w:ilvl w:val="0"/>
          <w:numId w:val="0"/>
        </w:numPr>
        <w:rPr>
          <w:i w:val="0"/>
        </w:rPr>
      </w:pPr>
    </w:p>
    <w:p w14:paraId="24E9CFE3" w14:textId="4EFC4A9B" w:rsidR="0063662B" w:rsidRDefault="00CC211C" w:rsidP="000F347C">
      <w:pPr>
        <w:pStyle w:val="Els-2ndorder-head"/>
        <w:numPr>
          <w:ilvl w:val="0"/>
          <w:numId w:val="0"/>
        </w:numPr>
        <w:rPr>
          <w:i w:val="0"/>
        </w:rPr>
      </w:pPr>
      <w:r w:rsidRPr="00CC211C">
        <w:rPr>
          <w:i w:val="0"/>
        </w:rPr>
        <w:t>The methanol reactor consists of 2000 tubes with a tube diameter of 0.0375 m and length of 4</w:t>
      </w:r>
      <w:r w:rsidR="0053374B">
        <w:rPr>
          <w:i w:val="0"/>
        </w:rPr>
        <w:t xml:space="preserve"> </w:t>
      </w:r>
      <w:r w:rsidRPr="00CC211C">
        <w:rPr>
          <w:i w:val="0"/>
        </w:rPr>
        <w:t>m, filled with a catalyst with a density of 2000 kg/m</w:t>
      </w:r>
      <w:r w:rsidRPr="008447DB">
        <w:rPr>
          <w:i w:val="0"/>
          <w:vertAlign w:val="superscript"/>
        </w:rPr>
        <w:t>3</w:t>
      </w:r>
      <w:r w:rsidRPr="00CC211C">
        <w:rPr>
          <w:i w:val="0"/>
        </w:rPr>
        <w:t xml:space="preserve"> and a </w:t>
      </w:r>
      <w:proofErr w:type="spellStart"/>
      <w:r w:rsidRPr="00CC211C">
        <w:rPr>
          <w:i w:val="0"/>
        </w:rPr>
        <w:t>voidage</w:t>
      </w:r>
      <w:proofErr w:type="spellEnd"/>
      <w:r w:rsidRPr="00CC211C">
        <w:rPr>
          <w:i w:val="0"/>
        </w:rPr>
        <w:t xml:space="preserve"> of 0.5. According to Le Chatelier’s principle, any removal of products will shift the </w:t>
      </w:r>
      <w:r w:rsidR="00E820F0">
        <w:rPr>
          <w:i w:val="0"/>
        </w:rPr>
        <w:t>reaction to</w:t>
      </w:r>
      <w:r w:rsidR="00F717CA">
        <w:rPr>
          <w:i w:val="0"/>
        </w:rPr>
        <w:t>wards</w:t>
      </w:r>
      <w:r w:rsidR="00E820F0">
        <w:rPr>
          <w:i w:val="0"/>
        </w:rPr>
        <w:t xml:space="preserve"> the forward direction. Therefore</w:t>
      </w:r>
      <w:r w:rsidRPr="00CC211C">
        <w:rPr>
          <w:i w:val="0"/>
        </w:rPr>
        <w:t xml:space="preserve">, methanol </w:t>
      </w:r>
      <w:r w:rsidR="00E820F0">
        <w:rPr>
          <w:i w:val="0"/>
        </w:rPr>
        <w:t>and</w:t>
      </w:r>
      <w:r w:rsidRPr="00CC211C">
        <w:rPr>
          <w:i w:val="0"/>
        </w:rPr>
        <w:t xml:space="preserve"> water </w:t>
      </w:r>
      <w:r w:rsidR="00E820F0">
        <w:rPr>
          <w:i w:val="0"/>
        </w:rPr>
        <w:t xml:space="preserve">are </w:t>
      </w:r>
      <w:r w:rsidRPr="00CC211C">
        <w:rPr>
          <w:i w:val="0"/>
        </w:rPr>
        <w:t>separated from the unreacted</w:t>
      </w:r>
      <w:r w:rsidR="00E820F0">
        <w:rPr>
          <w:i w:val="0"/>
        </w:rPr>
        <w:t xml:space="preserve"> non-condensable syngas using a flash drum</w:t>
      </w:r>
      <w:r w:rsidRPr="00CC211C">
        <w:rPr>
          <w:i w:val="0"/>
        </w:rPr>
        <w:t>. The syngas is then sent to the second</w:t>
      </w:r>
      <w:r w:rsidR="00E820F0">
        <w:rPr>
          <w:i w:val="0"/>
        </w:rPr>
        <w:t xml:space="preserve"> methanol synthesis</w:t>
      </w:r>
      <w:r w:rsidRPr="00CC211C">
        <w:rPr>
          <w:i w:val="0"/>
        </w:rPr>
        <w:t xml:space="preserve"> reactor with an identical configuration to the first one. To prevent the accumulation of inert substances, 10% of the recycled stream is purged </w:t>
      </w:r>
      <w:r w:rsidR="00E820F0">
        <w:rPr>
          <w:i w:val="0"/>
        </w:rPr>
        <w:t>while</w:t>
      </w:r>
      <w:r w:rsidRPr="00CC211C">
        <w:rPr>
          <w:i w:val="0"/>
        </w:rPr>
        <w:t xml:space="preserve"> the </w:t>
      </w:r>
      <w:r w:rsidRPr="00CC211C">
        <w:rPr>
          <w:i w:val="0"/>
        </w:rPr>
        <w:lastRenderedPageBreak/>
        <w:t>remaining unreacted syngas from the second reactor is recycled back to</w:t>
      </w:r>
      <w:r w:rsidR="00E820F0">
        <w:rPr>
          <w:i w:val="0"/>
        </w:rPr>
        <w:t xml:space="preserve"> be mixed with the feed to</w:t>
      </w:r>
      <w:r w:rsidRPr="00CC211C">
        <w:rPr>
          <w:i w:val="0"/>
        </w:rPr>
        <w:t xml:space="preserve"> the first reactor.</w:t>
      </w:r>
    </w:p>
    <w:p w14:paraId="4B62B227" w14:textId="77777777" w:rsidR="000F347C" w:rsidRPr="000F347C" w:rsidRDefault="000F347C" w:rsidP="000F347C">
      <w:pPr>
        <w:pStyle w:val="Els-body-text"/>
      </w:pPr>
    </w:p>
    <w:p w14:paraId="68855A70" w14:textId="48EBD58F" w:rsidR="00731736" w:rsidRDefault="00731736" w:rsidP="00731736">
      <w:pPr>
        <w:pStyle w:val="Els-2ndorder-head"/>
      </w:pPr>
      <w:r>
        <w:t>Electrolyzer Unit</w:t>
      </w:r>
    </w:p>
    <w:p w14:paraId="40D44B57" w14:textId="55C7F52F" w:rsidR="00C71C4C" w:rsidRDefault="00A9513A" w:rsidP="00A9513A">
      <w:pPr>
        <w:pStyle w:val="Els-body-text"/>
      </w:pPr>
      <w:r w:rsidRPr="00A9513A">
        <w:t xml:space="preserve">Electrolysis is a chemical process where </w:t>
      </w:r>
      <w:r w:rsidR="00276A32">
        <w:t>a chemical reaction takes places induced by an electric current</w:t>
      </w:r>
      <w:r w:rsidRPr="00A9513A">
        <w:t>.</w:t>
      </w:r>
      <w:r>
        <w:t xml:space="preserve"> </w:t>
      </w:r>
      <w:r w:rsidRPr="00A9513A">
        <w:t>The chemical re</w:t>
      </w:r>
      <w:r w:rsidR="009A3FC0">
        <w:t>a</w:t>
      </w:r>
      <w:r w:rsidRPr="00A9513A">
        <w:t xml:space="preserve">ction in this case is considered </w:t>
      </w:r>
      <w:r w:rsidR="009A3FC0">
        <w:t xml:space="preserve">a </w:t>
      </w:r>
      <w:r w:rsidRPr="00A9513A">
        <w:t>redox reaction</w:t>
      </w:r>
      <w:r>
        <w:t xml:space="preserve"> where one molecule gains an electron and </w:t>
      </w:r>
      <w:r w:rsidR="009A3FC0">
        <w:t xml:space="preserve">the </w:t>
      </w:r>
      <w:r>
        <w:t>other loses</w:t>
      </w:r>
      <w:r w:rsidR="00B84D0A">
        <w:t xml:space="preserve"> it</w:t>
      </w:r>
      <w:r>
        <w:t xml:space="preserve">. </w:t>
      </w:r>
      <w:r w:rsidRPr="00A9513A">
        <w:t xml:space="preserve">The reaction of water splitting takes place in </w:t>
      </w:r>
      <w:r w:rsidR="00CC211C" w:rsidRPr="00A9513A">
        <w:t>a special</w:t>
      </w:r>
      <w:r w:rsidRPr="00A9513A">
        <w:t xml:space="preserve"> electrolytic cell called</w:t>
      </w:r>
      <w:r w:rsidR="004B5A9F">
        <w:t xml:space="preserve"> “</w:t>
      </w:r>
      <w:r w:rsidRPr="00A9513A">
        <w:t>electrolyzer</w:t>
      </w:r>
      <w:r w:rsidR="004B5A9F">
        <w:t>”.</w:t>
      </w:r>
      <w:r w:rsidRPr="00A9513A">
        <w:t xml:space="preserve"> </w:t>
      </w:r>
      <w:r w:rsidR="004B5A9F">
        <w:t>I</w:t>
      </w:r>
      <w:r w:rsidRPr="00A9513A">
        <w:t xml:space="preserve">n this </w:t>
      </w:r>
      <w:r>
        <w:t xml:space="preserve">work, </w:t>
      </w:r>
      <w:r w:rsidRPr="00A9513A">
        <w:t xml:space="preserve">Aspen Custom Modeler </w:t>
      </w:r>
      <w:r>
        <w:t>is used to model a</w:t>
      </w:r>
      <w:r w:rsidRPr="00A9513A">
        <w:t xml:space="preserve"> Proton Exchange Membrane electrolyzer</w:t>
      </w:r>
      <w:r>
        <w:t xml:space="preserve"> (</w:t>
      </w:r>
      <w:r w:rsidRPr="00A9513A">
        <w:t>PEM</w:t>
      </w:r>
      <w:r>
        <w:t xml:space="preserve">) </w:t>
      </w:r>
      <w:r w:rsidRPr="00A9513A">
        <w:t>in order to calculate the</w:t>
      </w:r>
      <w:r>
        <w:t xml:space="preserve"> size and</w:t>
      </w:r>
      <w:r w:rsidRPr="00A9513A">
        <w:t xml:space="preserve"> electrical power</w:t>
      </w:r>
      <w:r>
        <w:t xml:space="preserve"> required to supply enough hydrogen for methanol production.</w:t>
      </w:r>
    </w:p>
    <w:p w14:paraId="4F599668" w14:textId="77777777" w:rsidR="00A9513A" w:rsidRDefault="00A9513A" w:rsidP="00A9513A">
      <w:pPr>
        <w:pStyle w:val="Els-body-text"/>
      </w:pPr>
    </w:p>
    <w:p w14:paraId="08555AF2" w14:textId="1404A024" w:rsidR="00A9513A" w:rsidRDefault="00A9513A" w:rsidP="00A9513A">
      <w:pPr>
        <w:pStyle w:val="Els-3rdorder-head"/>
      </w:pPr>
      <w:r>
        <w:t>Voltage</w:t>
      </w:r>
    </w:p>
    <w:p w14:paraId="7ABF0C0F" w14:textId="7164E3A5" w:rsidR="00443D38" w:rsidRDefault="00443D38" w:rsidP="008D2649">
      <w:pPr>
        <w:pStyle w:val="Els-body-text"/>
      </w:pPr>
      <w:r>
        <w:t>Electrolyzer is an assembly of</w:t>
      </w:r>
      <w:r w:rsidR="00E820F0">
        <w:t xml:space="preserve"> electrochemical</w:t>
      </w:r>
      <w:r>
        <w:t xml:space="preserve"> cells connected in series, </w:t>
      </w:r>
      <w:r w:rsidR="006A7C1E">
        <w:t>therefore</w:t>
      </w:r>
      <w:r>
        <w:t xml:space="preserve"> the same current</w:t>
      </w:r>
      <w:r w:rsidR="006A7C1E">
        <w:t xml:space="preserve"> passes through all the cells</w:t>
      </w:r>
      <w:r w:rsidR="009A3FC0">
        <w:t xml:space="preserve"> </w:t>
      </w:r>
      <w:r>
        <w:t xml:space="preserve">while </w:t>
      </w:r>
      <w:r w:rsidR="006A7C1E">
        <w:t xml:space="preserve">the </w:t>
      </w:r>
      <w:r>
        <w:t xml:space="preserve">voltage </w:t>
      </w:r>
      <w:r w:rsidR="006A7C1E">
        <w:t>depends</w:t>
      </w:r>
      <w:r>
        <w:t xml:space="preserve"> on </w:t>
      </w:r>
      <w:r w:rsidR="00E34961">
        <w:t xml:space="preserve">the </w:t>
      </w:r>
      <w:r>
        <w:t>number of cells. The operating voltage</w:t>
      </w:r>
      <w:r w:rsidR="00385892">
        <w:t xml:space="preserve"> Eq. (7)</w:t>
      </w:r>
      <w:r>
        <w:t xml:space="preserve"> is </w:t>
      </w:r>
      <w:r w:rsidR="00E34961">
        <w:t xml:space="preserve">the </w:t>
      </w:r>
      <w:r>
        <w:t>sum of the ideal voltage</w:t>
      </w:r>
      <w:r w:rsidR="00851D21">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d</m:t>
            </m:r>
          </m:sub>
        </m:sSub>
      </m:oMath>
      <w:r w:rsidR="0002757F">
        <w:t xml:space="preserve"> </w:t>
      </w:r>
      <w:r>
        <w:t xml:space="preserve">and the losses </w:t>
      </w:r>
      <w:r w:rsidR="006A7C1E">
        <w:t>that are commonly named “overvoltage”</w:t>
      </w:r>
      <w:r>
        <w:t>.</w:t>
      </w:r>
    </w:p>
    <w:p w14:paraId="1A6AC136" w14:textId="77777777" w:rsidR="00443D38" w:rsidRDefault="00443D38" w:rsidP="008D2649">
      <w:pPr>
        <w:pStyle w:val="Els-body-text"/>
      </w:pPr>
    </w:p>
    <w:tbl>
      <w:tblPr>
        <w:tblW w:w="7087" w:type="dxa"/>
        <w:tblLook w:val="04A0" w:firstRow="1" w:lastRow="0" w:firstColumn="1" w:lastColumn="0" w:noHBand="0" w:noVBand="1"/>
      </w:tblPr>
      <w:tblGrid>
        <w:gridCol w:w="6125"/>
        <w:gridCol w:w="962"/>
      </w:tblGrid>
      <w:tr w:rsidR="00443D38" w:rsidRPr="00A94774" w14:paraId="12BD6A7B" w14:textId="77777777" w:rsidTr="00E37656">
        <w:tc>
          <w:tcPr>
            <w:tcW w:w="6125" w:type="dxa"/>
            <w:shd w:val="clear" w:color="auto" w:fill="auto"/>
            <w:vAlign w:val="center"/>
          </w:tcPr>
          <w:p w14:paraId="2F28F0AF" w14:textId="7039409C" w:rsidR="00443D38" w:rsidRPr="00443D38" w:rsidRDefault="00443D38" w:rsidP="00443D38">
            <w:pPr>
              <w:pStyle w:val="Els-body-text"/>
              <w:spacing w:before="120" w:after="120" w:line="264" w:lineRule="auto"/>
              <w:rPr>
                <w:lang w:val="en-GB"/>
              </w:rPr>
            </w:pPr>
            <w:bookmarkStart w:id="6" w:name="_Hlk151802879"/>
            <m:oMath>
              <m:r>
                <w:rPr>
                  <w:rFonts w:ascii="Cambria Math" w:hAnsi="Cambria Math"/>
                  <w:lang w:val="en-GB"/>
                </w:rPr>
                <m:t>V=</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d</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ac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ohm</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diff</m:t>
                  </m:r>
                </m:sub>
              </m:sSub>
            </m:oMath>
            <w:r>
              <w:rPr>
                <w:lang w:val="en-GB"/>
              </w:rPr>
              <w:t xml:space="preserve"> </w:t>
            </w:r>
          </w:p>
        </w:tc>
        <w:tc>
          <w:tcPr>
            <w:tcW w:w="962" w:type="dxa"/>
            <w:shd w:val="clear" w:color="auto" w:fill="auto"/>
            <w:vAlign w:val="center"/>
          </w:tcPr>
          <w:p w14:paraId="50A63148" w14:textId="16EBDCED" w:rsidR="00443D38" w:rsidRPr="00A94774" w:rsidRDefault="00443D38" w:rsidP="00E37656">
            <w:pPr>
              <w:pStyle w:val="Els-body-text"/>
              <w:spacing w:before="120" w:after="120" w:line="264" w:lineRule="auto"/>
              <w:jc w:val="right"/>
              <w:rPr>
                <w:lang w:val="en-GB"/>
              </w:rPr>
            </w:pPr>
            <w:r w:rsidRPr="00A94774">
              <w:rPr>
                <w:lang w:val="en-GB"/>
              </w:rPr>
              <w:t>(</w:t>
            </w:r>
            <w:r>
              <w:t>7</w:t>
            </w:r>
            <w:r w:rsidRPr="00A94774">
              <w:rPr>
                <w:lang w:val="en-GB"/>
              </w:rPr>
              <w:t>)</w:t>
            </w:r>
          </w:p>
        </w:tc>
      </w:tr>
      <w:bookmarkEnd w:id="6"/>
    </w:tbl>
    <w:p w14:paraId="2DD54DB5" w14:textId="77777777" w:rsidR="00443D38" w:rsidRDefault="00443D38" w:rsidP="008D2649">
      <w:pPr>
        <w:pStyle w:val="Els-body-text"/>
      </w:pPr>
    </w:p>
    <w:p w14:paraId="70681D66" w14:textId="14629FFC" w:rsidR="00523DD2" w:rsidRDefault="00385892" w:rsidP="003D0189">
      <w:pPr>
        <w:pStyle w:val="Els-body-text"/>
      </w:pPr>
      <w:r>
        <w:t>The ideal voltage</w:t>
      </w:r>
      <w:r w:rsidR="003D0189">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d</m:t>
            </m:r>
          </m:sub>
        </m:sSub>
      </m:oMath>
      <w:r w:rsidR="00776846">
        <w:t xml:space="preserve"> is the</w:t>
      </w:r>
      <w:r w:rsidR="003D0189">
        <w:t xml:space="preserve"> thermodynamic</w:t>
      </w:r>
      <w:r>
        <w:t xml:space="preserve"> energy </w:t>
      </w:r>
      <w:r w:rsidR="00776846">
        <w:t>required for</w:t>
      </w:r>
      <w:r>
        <w:t xml:space="preserve"> </w:t>
      </w:r>
      <w:r w:rsidR="003D0189">
        <w:t xml:space="preserve">the </w:t>
      </w:r>
      <w:r w:rsidR="00776846">
        <w:t xml:space="preserve">water splitting and can be </w:t>
      </w:r>
      <w:r w:rsidR="00A90B92">
        <w:t>calculated</w:t>
      </w:r>
      <w:r w:rsidR="00776846">
        <w:t xml:space="preserve"> by Gibbs free energy</w:t>
      </w:r>
      <w:r w:rsidR="003D0189">
        <w:t xml:space="preserve">. </w:t>
      </w:r>
      <w:r w:rsidR="00E34961" w:rsidRPr="0002757F">
        <w:t xml:space="preserve">The </w:t>
      </w:r>
      <w:r w:rsidR="00E34961">
        <w:t>a</w:t>
      </w:r>
      <w:r w:rsidR="00E34961" w:rsidRPr="0002757F">
        <w:t xml:space="preserve">ctivation </w:t>
      </w:r>
      <w:r w:rsidR="00E34961">
        <w:t>o</w:t>
      </w:r>
      <w:r w:rsidR="00E34961" w:rsidRPr="0002757F">
        <w:t>vervoltage</w:t>
      </w:r>
      <w:r w:rsidR="00E34961">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act</m:t>
            </m:r>
          </m:sub>
        </m:sSub>
      </m:oMath>
      <w:r w:rsidR="00801645">
        <w:rPr>
          <w:lang w:val="en-GB"/>
        </w:rPr>
        <w:t xml:space="preserve"> </w:t>
      </w:r>
      <w:r w:rsidR="00DC2D53" w:rsidRPr="0002757F">
        <w:t>represent</w:t>
      </w:r>
      <w:r w:rsidR="00E34961">
        <w:t>s</w:t>
      </w:r>
      <w:r w:rsidR="00DC2D53" w:rsidRPr="0002757F">
        <w:t xml:space="preserve"> the energy required to initiate the chemical reaction</w:t>
      </w:r>
      <w:r w:rsidR="00DC2D53">
        <w:t xml:space="preserve">. This voltage depends on the catalyst, current density, and the </w:t>
      </w:r>
      <w:r w:rsidR="003D0189">
        <w:t>reaction</w:t>
      </w:r>
      <w:r w:rsidR="00DC2D53">
        <w:t xml:space="preserve">. </w:t>
      </w:r>
      <w:r w:rsidR="003D0189">
        <w:rPr>
          <w:lang w:val="en-GB"/>
        </w:rPr>
        <w:t>T</w:t>
      </w:r>
      <w:r w:rsidR="002F7879" w:rsidRPr="002F7879">
        <w:rPr>
          <w:lang w:val="en-GB"/>
        </w:rPr>
        <w:t xml:space="preserve">he ohmic overvoltag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ohm</m:t>
            </m:r>
          </m:sub>
        </m:sSub>
      </m:oMath>
      <w:r w:rsidR="002F7879" w:rsidRPr="002F7879">
        <w:rPr>
          <w:lang w:val="en-GB"/>
        </w:rPr>
        <w:t xml:space="preserve">, </w:t>
      </w:r>
      <w:r w:rsidR="00E34961" w:rsidRPr="002F7879">
        <w:rPr>
          <w:lang w:val="en-GB"/>
        </w:rPr>
        <w:t>delinea</w:t>
      </w:r>
      <w:r w:rsidR="00E34961">
        <w:rPr>
          <w:lang w:val="en-GB"/>
        </w:rPr>
        <w:t>tes</w:t>
      </w:r>
      <w:r w:rsidR="002F7879" w:rsidRPr="002F7879">
        <w:rPr>
          <w:lang w:val="en-GB"/>
        </w:rPr>
        <w:t xml:space="preserve"> the energy dissipation attributable to membrane and electrode resistivity.</w:t>
      </w:r>
      <w:r w:rsidR="00A51D57">
        <w:rPr>
          <w:lang w:val="en-GB"/>
        </w:rPr>
        <w:t xml:space="preserve"> </w:t>
      </w:r>
      <w:r w:rsidR="00E34961">
        <w:t>T</w:t>
      </w:r>
      <w:r w:rsidR="00E34961" w:rsidRPr="0002757F">
        <w:t xml:space="preserve">he </w:t>
      </w:r>
      <w:r w:rsidR="00E34961">
        <w:t>d</w:t>
      </w:r>
      <w:r w:rsidR="00E34961" w:rsidRPr="0002757F">
        <w:t xml:space="preserve">iffusion </w:t>
      </w:r>
      <w:r w:rsidR="00E34961">
        <w:t>o</w:t>
      </w:r>
      <w:r w:rsidR="00E34961" w:rsidRPr="0002757F">
        <w:t xml:space="preserve">vervoltag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diff</m:t>
            </m:r>
          </m:sub>
        </m:sSub>
      </m:oMath>
      <w:r w:rsidR="00801645">
        <w:rPr>
          <w:lang w:val="en-GB"/>
        </w:rPr>
        <w:t xml:space="preserve"> </w:t>
      </w:r>
      <w:r w:rsidR="00523DD2" w:rsidRPr="0002757F">
        <w:t>characteriz</w:t>
      </w:r>
      <w:r w:rsidR="00E34961">
        <w:t>es</w:t>
      </w:r>
      <w:r w:rsidR="00523DD2" w:rsidRPr="0002757F">
        <w:t xml:space="preserve"> the energy </w:t>
      </w:r>
      <w:r w:rsidR="00523DD2">
        <w:t>loss</w:t>
      </w:r>
      <w:r w:rsidR="006A7C1E">
        <w:t>es</w:t>
      </w:r>
      <w:r w:rsidR="00523DD2" w:rsidRPr="0002757F">
        <w:t xml:space="preserve"> </w:t>
      </w:r>
      <w:r w:rsidR="006A7C1E">
        <w:t>resulting from</w:t>
      </w:r>
      <w:r w:rsidR="00523DD2" w:rsidRPr="0002757F">
        <w:t xml:space="preserve"> mass transport limitations.</w:t>
      </w:r>
      <w:r w:rsidR="00523DD2">
        <w:t xml:space="preserve"> However, based on many experimental evidence</w:t>
      </w:r>
      <w:r w:rsidR="006A7C1E">
        <w:t>s</w:t>
      </w:r>
      <w:r w:rsidR="00523DD2">
        <w:t>, th</w:t>
      </w:r>
      <w:r w:rsidR="00171E1E">
        <w:t>e</w:t>
      </w:r>
      <w:r w:rsidR="00523DD2">
        <w:t xml:space="preserve"> </w:t>
      </w:r>
      <w:r w:rsidR="00801645">
        <w:t>diffusion</w:t>
      </w:r>
      <w:r w:rsidR="006A7C1E">
        <w:t xml:space="preserve"> </w:t>
      </w:r>
      <w:r w:rsidR="00523DD2">
        <w:t xml:space="preserve">overvoltage can be neglected </w:t>
      </w:r>
      <w:r w:rsidR="00BD4F9C">
        <w:t xml:space="preserve">since the contribution of this term is very small as stated in the work of </w:t>
      </w:r>
      <w:r w:rsidR="00BD4F9C">
        <w:fldChar w:fldCharType="begin"/>
      </w:r>
      <w:r w:rsidR="00BD4F9C">
        <w:instrText xml:space="preserve"> ADDIN ZOTERO_ITEM CSL_CITATION {"citationID":"UatpP5Ps","properties":{"formattedCitation":"(Carmo et al., 2013)","plainCitation":"(Carmo et al., 2013)","noteIndex":0},"citationItems":[{"id":28,"uris":["http://zotero.org/users/local/dzVaikH2/items/RCH6EZJ5"],"itemData":{"id":28,"type":"article-journal","abstract":"Hydrogen is often considered the best means by which to store energy coming from renewable and intermittent power sources. With the growing capacity of localized renewable energy sources surpassing the gigawatt range, a storage system of equal magnitude is required. PEM electrolysis provides a sustainable solution for the production of hydrogen, and is well suited to couple with energy sources such as wind and solar. However, due to low demand in electrolytic hydrogen in the last century, little research has been done on PEM electrolysis with many challenges still unexplored. The ever increasing desire for green energy has rekindled the interest on PEM electrolysis, thus the compilation and recovery of past research and developments is important and necessary. In this review, PEM water electrolysis is comprehensively highlighted and discussed. The challenges new and old related to electrocatalysts, solid electrolyte, current collectors, separator plates and modeling efforts will also be addressed. The main message is to clearly set the state-of-the-art for the PEM electrolysis technology, be insightful of the research that is already done and the challenges that still exist. This information will provide several future research directions and a road map in order to aid scientists in establishing PEM electrolysis as a commercially viable hydrogen production solution.","container-title":"International Journal of Hydrogen Energy","DOI":"10.1016/j.ijhydene.2013.01.151","ISSN":"0360-3199","issue":"12","journalAbbreviation":"International Journal of Hydrogen Energy","page":"4901-4934","source":"ScienceDirect","title":"A comprehensive review on PEM water electrolysis","volume":"38","author":[{"family":"Carmo","given":"Marcelo"},{"family":"Fritz","given":"David L."},{"family":"Mergel","given":"Jürgen"},{"family":"Stolten","given":"Detlef"}],"issued":{"date-parts":[["2013",4,22]]}}}],"schema":"https://github.com/citation-style-language/schema/raw/master/csl-citation.json"} </w:instrText>
      </w:r>
      <w:r w:rsidR="00BD4F9C">
        <w:fldChar w:fldCharType="separate"/>
      </w:r>
      <w:r w:rsidR="00BD4F9C" w:rsidRPr="00BD4F9C">
        <w:t>(Carmo et al., 2013)</w:t>
      </w:r>
      <w:r w:rsidR="00BD4F9C">
        <w:fldChar w:fldCharType="end"/>
      </w:r>
      <w:r w:rsidR="00BD4F9C">
        <w:t>.</w:t>
      </w:r>
    </w:p>
    <w:p w14:paraId="770BC4DA" w14:textId="736DCEB9" w:rsidR="00BD4F9C" w:rsidRDefault="00494B25" w:rsidP="00BD4F9C">
      <w:pPr>
        <w:pStyle w:val="Els-body-text"/>
      </w:pPr>
      <w:r>
        <w:t xml:space="preserve"> </w:t>
      </w:r>
    </w:p>
    <w:p w14:paraId="67882E07" w14:textId="219B1DA5" w:rsidR="00494B25" w:rsidRDefault="00494B25" w:rsidP="00494B25">
      <w:pPr>
        <w:pStyle w:val="Els-3rdorder-head"/>
      </w:pPr>
      <w:r>
        <w:t>Mass Balance and Hydrogen Production rate</w:t>
      </w:r>
    </w:p>
    <w:p w14:paraId="547A098A" w14:textId="3835222D" w:rsidR="00494B25" w:rsidRDefault="00494B25" w:rsidP="006A7C1E">
      <w:pPr>
        <w:pStyle w:val="Els-body-text"/>
      </w:pPr>
      <w:r>
        <w:t xml:space="preserve">The rate of hydrogen production and water consumption inside </w:t>
      </w:r>
      <w:r w:rsidR="00E34961">
        <w:t xml:space="preserve">the </w:t>
      </w:r>
      <w:r>
        <w:t xml:space="preserve">electrolyzer cell is directly </w:t>
      </w:r>
      <w:r w:rsidR="006A7C1E">
        <w:t>dependent</w:t>
      </w:r>
      <w:r>
        <w:t xml:space="preserve"> </w:t>
      </w:r>
      <w:r w:rsidR="006A7C1E">
        <w:t>on</w:t>
      </w:r>
      <w:r>
        <w:t xml:space="preserve"> </w:t>
      </w:r>
      <w:r w:rsidR="00E34961">
        <w:t xml:space="preserve">the </w:t>
      </w:r>
      <w:r>
        <w:t>rate</w:t>
      </w:r>
      <w:r w:rsidR="00E34961">
        <w:t xml:space="preserve"> </w:t>
      </w:r>
      <w:r>
        <w:t xml:space="preserve">of the current flow </w:t>
      </w:r>
      <w:r w:rsidR="006A7C1E">
        <w:t>as</w:t>
      </w:r>
      <w:r>
        <w:t xml:space="preserve"> Eq. (</w:t>
      </w:r>
      <w:r w:rsidR="003D0189">
        <w:t>8</w:t>
      </w:r>
      <w:r>
        <w:t>)</w:t>
      </w:r>
      <w:r w:rsidR="006A7C1E">
        <w:t xml:space="preserve"> implies</w:t>
      </w:r>
      <w:r>
        <w:t xml:space="preserve">. </w:t>
      </w:r>
    </w:p>
    <w:p w14:paraId="63EA824D" w14:textId="77777777" w:rsidR="003D0189" w:rsidRDefault="003D0189" w:rsidP="00494B25">
      <w:pPr>
        <w:pStyle w:val="Els-body-text"/>
      </w:pPr>
    </w:p>
    <w:tbl>
      <w:tblPr>
        <w:tblW w:w="7087" w:type="dxa"/>
        <w:tblLook w:val="04A0" w:firstRow="1" w:lastRow="0" w:firstColumn="1" w:lastColumn="0" w:noHBand="0" w:noVBand="1"/>
      </w:tblPr>
      <w:tblGrid>
        <w:gridCol w:w="6125"/>
        <w:gridCol w:w="962"/>
      </w:tblGrid>
      <w:tr w:rsidR="003D0189" w:rsidRPr="00A94774" w14:paraId="45CF1BF7" w14:textId="77777777" w:rsidTr="00E37656">
        <w:tc>
          <w:tcPr>
            <w:tcW w:w="6125" w:type="dxa"/>
            <w:shd w:val="clear" w:color="auto" w:fill="auto"/>
            <w:vAlign w:val="center"/>
          </w:tcPr>
          <w:p w14:paraId="4EC87444" w14:textId="1225FACE" w:rsidR="003D0189" w:rsidRPr="00443D38" w:rsidRDefault="00000000" w:rsidP="00E37656">
            <w:pPr>
              <w:pStyle w:val="Els-body-text"/>
              <w:spacing w:before="120" w:after="120" w:line="264" w:lineRule="auto"/>
              <w:rPr>
                <w:lang w:val="en-GB"/>
              </w:rPr>
            </w:pP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N</m:t>
                      </m:r>
                    </m:e>
                  </m:acc>
                </m:e>
                <m: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ub>
              </m:sSub>
              <m:r>
                <w:rPr>
                  <w:rFonts w:ascii="Cambria Math" w:hAnsi="Cambria Math"/>
                  <w:lang w:val="en-GB"/>
                </w:rPr>
                <m:t>=</m:t>
              </m:r>
              <m:f>
                <m:fPr>
                  <m:ctrlPr>
                    <w:rPr>
                      <w:rFonts w:ascii="Cambria Math" w:hAnsi="Cambria Math"/>
                      <w:i/>
                      <w:lang w:val="en-GB"/>
                    </w:rPr>
                  </m:ctrlPr>
                </m:fPr>
                <m:num>
                  <m:r>
                    <w:rPr>
                      <w:rFonts w:ascii="Cambria Math" w:hAnsi="Cambria Math"/>
                      <w:lang w:val="en-GB"/>
                    </w:rPr>
                    <m:t>i A</m:t>
                  </m:r>
                </m:num>
                <m:den>
                  <m:r>
                    <w:rPr>
                      <w:rFonts w:ascii="Cambria Math" w:hAnsi="Cambria Math"/>
                      <w:lang w:val="en-GB"/>
                    </w:rPr>
                    <m:t xml:space="preserve">n F </m:t>
                  </m:r>
                </m:den>
              </m:f>
            </m:oMath>
            <w:r w:rsidR="003D0189">
              <w:rPr>
                <w:lang w:val="en-GB"/>
              </w:rPr>
              <w:t xml:space="preserve"> </w:t>
            </w:r>
          </w:p>
        </w:tc>
        <w:tc>
          <w:tcPr>
            <w:tcW w:w="962" w:type="dxa"/>
            <w:shd w:val="clear" w:color="auto" w:fill="auto"/>
            <w:vAlign w:val="center"/>
          </w:tcPr>
          <w:p w14:paraId="7B214132" w14:textId="18CA969C" w:rsidR="003D0189" w:rsidRPr="00A94774" w:rsidRDefault="003D0189" w:rsidP="00E37656">
            <w:pPr>
              <w:pStyle w:val="Els-body-text"/>
              <w:spacing w:before="120" w:after="120" w:line="264" w:lineRule="auto"/>
              <w:jc w:val="right"/>
              <w:rPr>
                <w:lang w:val="en-GB"/>
              </w:rPr>
            </w:pPr>
            <w:r w:rsidRPr="00A94774">
              <w:rPr>
                <w:lang w:val="en-GB"/>
              </w:rPr>
              <w:t>(</w:t>
            </w:r>
            <w:r w:rsidR="00C80961">
              <w:t>8</w:t>
            </w:r>
            <w:r w:rsidRPr="00A94774">
              <w:rPr>
                <w:lang w:val="en-GB"/>
              </w:rPr>
              <w:t>)</w:t>
            </w:r>
          </w:p>
        </w:tc>
      </w:tr>
    </w:tbl>
    <w:p w14:paraId="3788FB0C" w14:textId="77777777" w:rsidR="003D0189" w:rsidRDefault="003D0189" w:rsidP="00494B25">
      <w:pPr>
        <w:pStyle w:val="Els-body-text"/>
      </w:pPr>
    </w:p>
    <w:p w14:paraId="2B58E86C" w14:textId="253136F7" w:rsidR="003D0189" w:rsidRDefault="006C5D5D" w:rsidP="006C5D5D">
      <w:pPr>
        <w:pStyle w:val="Els-body-text"/>
        <w:rPr>
          <w:lang w:val="en-GB"/>
        </w:rPr>
      </w:pPr>
      <w:r>
        <w:t xml:space="preserve">Wher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N</m:t>
                </m:r>
              </m:e>
            </m:acc>
          </m:e>
          <m: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ub>
        </m:sSub>
      </m:oMath>
      <w:r>
        <w:rPr>
          <w:lang w:val="en-GB"/>
        </w:rPr>
        <w:t xml:space="preserve"> is the mole flow rate of hydrogen, </w:t>
      </w:r>
      <m:oMath>
        <m:r>
          <w:rPr>
            <w:rFonts w:ascii="Cambria Math" w:hAnsi="Cambria Math"/>
            <w:lang w:val="en-GB"/>
          </w:rPr>
          <m:t>i</m:t>
        </m:r>
      </m:oMath>
      <w:r>
        <w:rPr>
          <w:lang w:val="en-GB"/>
        </w:rPr>
        <w:t xml:space="preserve"> is the exchange current density, </w:t>
      </w:r>
      <m:oMath>
        <m:r>
          <w:rPr>
            <w:rFonts w:ascii="Cambria Math" w:hAnsi="Cambria Math"/>
            <w:lang w:val="en-GB"/>
          </w:rPr>
          <m:t>A</m:t>
        </m:r>
      </m:oMath>
      <w:r>
        <w:rPr>
          <w:lang w:val="en-GB"/>
        </w:rPr>
        <w:t xml:space="preserve"> is the </w:t>
      </w:r>
      <w:r w:rsidR="00B81CCB">
        <w:rPr>
          <w:lang w:val="en-GB"/>
        </w:rPr>
        <w:t xml:space="preserve">cross-sectional </w:t>
      </w:r>
      <w:r w:rsidR="00E34961">
        <w:rPr>
          <w:lang w:val="en-GB"/>
        </w:rPr>
        <w:t>a</w:t>
      </w:r>
      <w:r w:rsidR="00B81CCB">
        <w:rPr>
          <w:lang w:val="en-GB"/>
        </w:rPr>
        <w:t>rea</w:t>
      </w:r>
      <w:r>
        <w:rPr>
          <w:lang w:val="en-GB"/>
        </w:rPr>
        <w:t xml:space="preserve"> for </w:t>
      </w:r>
      <w:proofErr w:type="spellStart"/>
      <w:r>
        <w:rPr>
          <w:lang w:val="en-GB"/>
        </w:rPr>
        <w:t>electrolyzer</w:t>
      </w:r>
      <w:proofErr w:type="spellEnd"/>
      <w:r>
        <w:rPr>
          <w:lang w:val="en-GB"/>
        </w:rPr>
        <w:t xml:space="preserve"> cell, </w:t>
      </w:r>
      <m:oMath>
        <m:r>
          <w:rPr>
            <w:rFonts w:ascii="Cambria Math" w:hAnsi="Cambria Math"/>
            <w:lang w:val="en-GB"/>
          </w:rPr>
          <m:t>n</m:t>
        </m:r>
      </m:oMath>
      <w:r>
        <w:rPr>
          <w:lang w:val="en-GB"/>
        </w:rPr>
        <w:t xml:space="preserve"> is the number of electrons involved in the reaction and </w:t>
      </w:r>
      <m:oMath>
        <m:r>
          <w:rPr>
            <w:rFonts w:ascii="Cambria Math" w:hAnsi="Cambria Math"/>
            <w:lang w:val="en-GB"/>
          </w:rPr>
          <m:t>F</m:t>
        </m:r>
      </m:oMath>
      <w:r>
        <w:rPr>
          <w:lang w:val="en-GB"/>
        </w:rPr>
        <w:t xml:space="preserve"> is the Faraday constant with a value of 96485 C/mol.</w:t>
      </w:r>
    </w:p>
    <w:p w14:paraId="65CFB3B5" w14:textId="6F6E2807" w:rsidR="0063662B" w:rsidRDefault="00A24C1B" w:rsidP="00A24C1B">
      <w:pPr>
        <w:pStyle w:val="Els-body-text"/>
      </w:pPr>
      <w:r>
        <w:t xml:space="preserve">The mass balance inside a cell, mainly the flow of hydrogen proton and water due to the effect of electro-osmotic drag, diffusivity and pressure difference are calculated as shown in a study conducted by </w:t>
      </w:r>
      <w:r>
        <w:fldChar w:fldCharType="begin"/>
      </w:r>
      <w:r>
        <w:instrText xml:space="preserve"> ADDIN ZOTERO_ITEM CSL_CITATION {"citationID":"wKo2R36p","properties":{"formattedCitation":"(Colbertaldo et al., 2017)","plainCitation":"(Colbertaldo et al., 2017)","noteIndex":0},"citationItems":[{"id":29,"uris":["http://zotero.org/users/local/dzVaikH2/items/6WUY4TQI"],"itemData":{"id":29,"type":"article-journal","abstract":"The transition to a low-carbon system foresees the introduction of hydrogen as a clean energy vector. Electrolyzers play a key role in its production from renewable energy, and PEM technology seems the most promising alternative thanks to efficiency, flexibility and compactness. Modeling the device dynamic behavior allows investigating its combination with renewable electricity sources. A dynamic 0D model is developed using Aspen Custom Modeler, including a detailed description of the various phenomena involved in the electrochemical process. General formulations are implemented and multiple options for correlations are present, when available. The model is validated against available literature data, showing an appropriate reconstruction of the cell behavior. Unsteady behavior is studied and the role of thermal capacity is shown, under a test-case with a simple operating input profile.","collection-title":"Proceedings of the 9th International Conference on Applied Energy","container-title":"Energy Procedia","DOI":"10.1016/j.egypro.2017.12.594","ISSN":"1876-6102","journalAbbreviation":"Energy Procedia","page":"1468-1473","source":"ScienceDirect","title":"Zero-dimensional dynamic modeling of PEM electrolyzers","volume":"142","author":[{"family":"Colbertaldo","given":"Paolo"},{"family":"Gómez Aláez","given":"Sonia Laura"},{"family":"Campanari","given":"Stefano"}],"issued":{"date-parts":[["2017",12,1]]}}}],"schema":"https://github.com/citation-style-language/schema/raw/master/csl-citation.json"} </w:instrText>
      </w:r>
      <w:r>
        <w:fldChar w:fldCharType="separate"/>
      </w:r>
      <w:r w:rsidRPr="00494B25">
        <w:t>(Colbertaldo et al., 2017)</w:t>
      </w:r>
      <w:r>
        <w:fldChar w:fldCharType="end"/>
      </w:r>
      <w:r>
        <w:t>.</w:t>
      </w:r>
      <w:r w:rsidR="0063662B" w:rsidRPr="0063662B">
        <w:t xml:space="preserve"> </w:t>
      </w:r>
    </w:p>
    <w:p w14:paraId="2D5ADF9F" w14:textId="5C13D2E6" w:rsidR="00A24C1B" w:rsidRDefault="0063662B" w:rsidP="00A24C1B">
      <w:pPr>
        <w:pStyle w:val="Els-body-text"/>
      </w:pPr>
      <w:r w:rsidRPr="0063662B">
        <w:t>Table 1 summarizes the input specifications for the major units of the process, the reactor</w:t>
      </w:r>
      <w:r w:rsidR="003B53F3">
        <w:t>s</w:t>
      </w:r>
      <w:r w:rsidRPr="0063662B">
        <w:t xml:space="preserve"> and electrolyzer.</w:t>
      </w:r>
    </w:p>
    <w:p w14:paraId="3947A620" w14:textId="77777777" w:rsidR="0063662B" w:rsidRDefault="0063662B" w:rsidP="00A24C1B">
      <w:pPr>
        <w:pStyle w:val="Els-body-text"/>
      </w:pPr>
    </w:p>
    <w:p w14:paraId="58EA0BB9" w14:textId="77777777" w:rsidR="0063662B" w:rsidRDefault="0063662B" w:rsidP="00A24C1B">
      <w:pPr>
        <w:pStyle w:val="Els-body-text"/>
      </w:pPr>
    </w:p>
    <w:p w14:paraId="6AA0C8D6" w14:textId="77777777" w:rsidR="00917A99" w:rsidRDefault="00917A99" w:rsidP="00917A99">
      <w:pPr>
        <w:pStyle w:val="Els-body-text"/>
      </w:pPr>
    </w:p>
    <w:p w14:paraId="047BC072" w14:textId="00F58D51" w:rsidR="003D0189" w:rsidRDefault="006C5D5D" w:rsidP="006C5D5D">
      <w:pPr>
        <w:pStyle w:val="Els-body-text"/>
        <w:jc w:val="center"/>
      </w:pPr>
      <w:r>
        <w:lastRenderedPageBreak/>
        <w:t>Table 1: Input specifications for simulation models</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2292"/>
        <w:gridCol w:w="3092"/>
      </w:tblGrid>
      <w:tr w:rsidR="006C5D5D" w:rsidRPr="007A27FF" w14:paraId="07BAA037" w14:textId="77777777" w:rsidTr="00917A99">
        <w:trPr>
          <w:tblHeader/>
        </w:trPr>
        <w:tc>
          <w:tcPr>
            <w:tcW w:w="1693" w:type="dxa"/>
            <w:tcBorders>
              <w:top w:val="single" w:sz="4" w:space="0" w:color="auto"/>
              <w:bottom w:val="single" w:sz="4" w:space="0" w:color="auto"/>
            </w:tcBorders>
            <w:shd w:val="clear" w:color="auto" w:fill="FFFFFF" w:themeFill="background1"/>
          </w:tcPr>
          <w:p w14:paraId="24E818AD" w14:textId="77777777" w:rsidR="006C5D5D" w:rsidRPr="00917A99" w:rsidRDefault="006C5D5D" w:rsidP="00E37656">
            <w:pPr>
              <w:spacing w:line="360" w:lineRule="auto"/>
              <w:jc w:val="center"/>
              <w:rPr>
                <w:rFonts w:asciiTheme="majorBidi" w:hAnsiTheme="majorBidi" w:cstheme="majorBidi"/>
                <w:b/>
                <w:bCs/>
                <w:sz w:val="18"/>
                <w:szCs w:val="18"/>
              </w:rPr>
            </w:pPr>
            <w:r w:rsidRPr="00917A99">
              <w:rPr>
                <w:rFonts w:asciiTheme="majorBidi" w:hAnsiTheme="majorBidi" w:cstheme="majorBidi"/>
                <w:b/>
                <w:bCs/>
                <w:sz w:val="18"/>
                <w:szCs w:val="18"/>
              </w:rPr>
              <w:t>Unit/ system</w:t>
            </w:r>
          </w:p>
        </w:tc>
        <w:tc>
          <w:tcPr>
            <w:tcW w:w="2292" w:type="dxa"/>
            <w:tcBorders>
              <w:top w:val="single" w:sz="4" w:space="0" w:color="auto"/>
              <w:bottom w:val="single" w:sz="4" w:space="0" w:color="auto"/>
            </w:tcBorders>
            <w:shd w:val="clear" w:color="auto" w:fill="FFFFFF" w:themeFill="background1"/>
          </w:tcPr>
          <w:p w14:paraId="77077877" w14:textId="77777777" w:rsidR="006C5D5D" w:rsidRPr="00917A99" w:rsidRDefault="006C5D5D" w:rsidP="00E37656">
            <w:pPr>
              <w:spacing w:line="360" w:lineRule="auto"/>
              <w:jc w:val="center"/>
              <w:rPr>
                <w:rFonts w:asciiTheme="majorBidi" w:hAnsiTheme="majorBidi" w:cstheme="majorBidi"/>
                <w:b/>
                <w:bCs/>
                <w:sz w:val="18"/>
                <w:szCs w:val="18"/>
              </w:rPr>
            </w:pPr>
            <w:r w:rsidRPr="00917A99">
              <w:rPr>
                <w:rFonts w:asciiTheme="majorBidi" w:hAnsiTheme="majorBidi" w:cstheme="majorBidi"/>
                <w:b/>
                <w:bCs/>
                <w:sz w:val="18"/>
                <w:szCs w:val="18"/>
              </w:rPr>
              <w:t>Aspen Model</w:t>
            </w:r>
          </w:p>
        </w:tc>
        <w:tc>
          <w:tcPr>
            <w:tcW w:w="3092" w:type="dxa"/>
            <w:tcBorders>
              <w:top w:val="single" w:sz="4" w:space="0" w:color="auto"/>
              <w:bottom w:val="single" w:sz="4" w:space="0" w:color="auto"/>
            </w:tcBorders>
            <w:shd w:val="clear" w:color="auto" w:fill="FFFFFF" w:themeFill="background1"/>
          </w:tcPr>
          <w:p w14:paraId="74A56257" w14:textId="77777777" w:rsidR="006C5D5D" w:rsidRPr="00917A99" w:rsidRDefault="006C5D5D" w:rsidP="00E37656">
            <w:pPr>
              <w:spacing w:line="360" w:lineRule="auto"/>
              <w:rPr>
                <w:rFonts w:asciiTheme="majorBidi" w:hAnsiTheme="majorBidi" w:cstheme="majorBidi"/>
                <w:b/>
                <w:bCs/>
                <w:sz w:val="18"/>
                <w:szCs w:val="18"/>
              </w:rPr>
            </w:pPr>
            <w:r w:rsidRPr="00917A99">
              <w:rPr>
                <w:rFonts w:asciiTheme="majorBidi" w:hAnsiTheme="majorBidi" w:cstheme="majorBidi"/>
                <w:b/>
                <w:bCs/>
                <w:sz w:val="18"/>
                <w:szCs w:val="18"/>
              </w:rPr>
              <w:t>Parameters</w:t>
            </w:r>
          </w:p>
        </w:tc>
      </w:tr>
      <w:tr w:rsidR="006C5D5D" w:rsidRPr="007A27FF" w14:paraId="553272F4" w14:textId="77777777" w:rsidTr="00917A99">
        <w:tc>
          <w:tcPr>
            <w:tcW w:w="1693" w:type="dxa"/>
            <w:tcBorders>
              <w:top w:val="single" w:sz="4" w:space="0" w:color="auto"/>
            </w:tcBorders>
            <w:vAlign w:val="center"/>
          </w:tcPr>
          <w:p w14:paraId="1DA11428" w14:textId="142640CA" w:rsidR="006C5D5D" w:rsidRPr="00917A99" w:rsidRDefault="006C5D5D" w:rsidP="00E37656">
            <w:pPr>
              <w:spacing w:line="360" w:lineRule="auto"/>
              <w:jc w:val="center"/>
              <w:rPr>
                <w:rFonts w:asciiTheme="majorBidi" w:hAnsiTheme="majorBidi" w:cstheme="majorBidi"/>
                <w:sz w:val="18"/>
                <w:szCs w:val="18"/>
              </w:rPr>
            </w:pPr>
            <w:r w:rsidRPr="00917A99">
              <w:rPr>
                <w:rFonts w:asciiTheme="majorBidi" w:hAnsiTheme="majorBidi" w:cstheme="majorBidi"/>
                <w:sz w:val="18"/>
                <w:szCs w:val="18"/>
              </w:rPr>
              <w:t xml:space="preserve">Dry Reformer </w:t>
            </w:r>
          </w:p>
        </w:tc>
        <w:tc>
          <w:tcPr>
            <w:tcW w:w="2292" w:type="dxa"/>
            <w:tcBorders>
              <w:top w:val="single" w:sz="4" w:space="0" w:color="auto"/>
            </w:tcBorders>
            <w:vAlign w:val="center"/>
          </w:tcPr>
          <w:p w14:paraId="478F0285" w14:textId="6945E6BC" w:rsidR="006C5D5D" w:rsidRPr="00917A99" w:rsidRDefault="006C5D5D" w:rsidP="00E37656">
            <w:pPr>
              <w:spacing w:line="360" w:lineRule="auto"/>
              <w:jc w:val="center"/>
              <w:rPr>
                <w:rFonts w:asciiTheme="majorBidi" w:hAnsiTheme="majorBidi" w:cstheme="majorBidi"/>
                <w:sz w:val="18"/>
                <w:szCs w:val="18"/>
              </w:rPr>
            </w:pPr>
            <w:r w:rsidRPr="00917A99">
              <w:rPr>
                <w:rFonts w:asciiTheme="majorBidi" w:hAnsiTheme="majorBidi" w:cstheme="majorBidi"/>
                <w:sz w:val="18"/>
                <w:szCs w:val="18"/>
              </w:rPr>
              <w:t xml:space="preserve">Reactor model: </w:t>
            </w:r>
            <w:proofErr w:type="spellStart"/>
            <w:r w:rsidRPr="00917A99">
              <w:rPr>
                <w:rFonts w:asciiTheme="majorBidi" w:hAnsiTheme="majorBidi" w:cstheme="majorBidi"/>
                <w:sz w:val="18"/>
                <w:szCs w:val="18"/>
              </w:rPr>
              <w:t>RPlug</w:t>
            </w:r>
            <w:proofErr w:type="spellEnd"/>
          </w:p>
        </w:tc>
        <w:tc>
          <w:tcPr>
            <w:tcW w:w="3092" w:type="dxa"/>
            <w:tcBorders>
              <w:top w:val="single" w:sz="4" w:space="0" w:color="auto"/>
            </w:tcBorders>
            <w:vAlign w:val="center"/>
          </w:tcPr>
          <w:p w14:paraId="546086CD" w14:textId="04A9B7FF" w:rsidR="006C5D5D" w:rsidRPr="00917A99" w:rsidRDefault="006C5D5D" w:rsidP="00A24C1B">
            <w:pPr>
              <w:rPr>
                <w:rFonts w:asciiTheme="majorBidi" w:hAnsiTheme="majorBidi" w:cstheme="majorBidi"/>
                <w:sz w:val="18"/>
                <w:szCs w:val="18"/>
              </w:rPr>
            </w:pPr>
            <w:r w:rsidRPr="00917A99">
              <w:rPr>
                <w:rFonts w:asciiTheme="majorBidi" w:hAnsiTheme="majorBidi" w:cstheme="majorBidi"/>
                <w:sz w:val="18"/>
                <w:szCs w:val="18"/>
              </w:rPr>
              <w:t xml:space="preserve">Temperature = </w:t>
            </w:r>
            <w:r w:rsidR="002D3104" w:rsidRPr="00917A99">
              <w:rPr>
                <w:rFonts w:asciiTheme="majorBidi" w:hAnsiTheme="majorBidi" w:cstheme="majorBidi"/>
                <w:sz w:val="18"/>
                <w:szCs w:val="18"/>
              </w:rPr>
              <w:t>1000</w:t>
            </w:r>
            <w:r w:rsidRPr="00917A99">
              <w:rPr>
                <w:rFonts w:asciiTheme="majorBidi" w:hAnsiTheme="majorBidi" w:cstheme="majorBidi"/>
                <w:sz w:val="18"/>
                <w:szCs w:val="18"/>
              </w:rPr>
              <w:t xml:space="preserve"> °C</w:t>
            </w:r>
          </w:p>
          <w:p w14:paraId="16204230" w14:textId="52605775" w:rsidR="006C5D5D" w:rsidRPr="00917A99" w:rsidRDefault="006C5D5D" w:rsidP="00A24C1B">
            <w:pPr>
              <w:rPr>
                <w:rFonts w:asciiTheme="majorBidi" w:hAnsiTheme="majorBidi" w:cstheme="majorBidi"/>
                <w:sz w:val="18"/>
                <w:szCs w:val="18"/>
              </w:rPr>
            </w:pPr>
            <w:r w:rsidRPr="00917A99">
              <w:rPr>
                <w:rFonts w:asciiTheme="majorBidi" w:hAnsiTheme="majorBidi" w:cstheme="majorBidi"/>
                <w:sz w:val="18"/>
                <w:szCs w:val="18"/>
              </w:rPr>
              <w:t xml:space="preserve">Pressure = </w:t>
            </w:r>
            <w:r w:rsidR="00A90B92" w:rsidRPr="00917A99">
              <w:rPr>
                <w:rFonts w:asciiTheme="majorBidi" w:hAnsiTheme="majorBidi" w:cstheme="majorBidi"/>
                <w:sz w:val="18"/>
                <w:szCs w:val="18"/>
              </w:rPr>
              <w:t>4</w:t>
            </w:r>
            <w:r w:rsidRPr="00917A99">
              <w:rPr>
                <w:rFonts w:asciiTheme="majorBidi" w:hAnsiTheme="majorBidi" w:cstheme="majorBidi"/>
                <w:sz w:val="18"/>
                <w:szCs w:val="18"/>
              </w:rPr>
              <w:t xml:space="preserve"> bar</w:t>
            </w:r>
          </w:p>
          <w:p w14:paraId="6E97EB80" w14:textId="48F7DA52" w:rsidR="006C5D5D" w:rsidRPr="00917A99" w:rsidRDefault="002D3104" w:rsidP="00A24C1B">
            <w:pPr>
              <w:rPr>
                <w:rFonts w:asciiTheme="majorBidi" w:hAnsiTheme="majorBidi" w:cstheme="majorBidi"/>
                <w:sz w:val="18"/>
                <w:szCs w:val="18"/>
              </w:rPr>
            </w:pPr>
            <w:r w:rsidRPr="00917A99">
              <w:rPr>
                <w:rFonts w:asciiTheme="majorBidi" w:hAnsiTheme="majorBidi" w:cstheme="majorBidi"/>
                <w:sz w:val="18"/>
                <w:szCs w:val="18"/>
              </w:rPr>
              <w:t>CO</w:t>
            </w:r>
            <w:r w:rsidRPr="00917A99">
              <w:rPr>
                <w:rFonts w:asciiTheme="majorBidi" w:hAnsiTheme="majorBidi" w:cstheme="majorBidi"/>
                <w:sz w:val="18"/>
                <w:szCs w:val="18"/>
                <w:vertAlign w:val="subscript"/>
              </w:rPr>
              <w:t>2</w:t>
            </w:r>
            <w:r w:rsidR="006C5D5D" w:rsidRPr="00917A99">
              <w:rPr>
                <w:rFonts w:asciiTheme="majorBidi" w:hAnsiTheme="majorBidi" w:cstheme="majorBidi"/>
                <w:sz w:val="18"/>
                <w:szCs w:val="18"/>
              </w:rPr>
              <w:t xml:space="preserve">/ </w:t>
            </w:r>
            <w:r w:rsidRPr="00917A99">
              <w:rPr>
                <w:rFonts w:asciiTheme="majorBidi" w:hAnsiTheme="majorBidi" w:cstheme="majorBidi"/>
                <w:sz w:val="18"/>
                <w:szCs w:val="18"/>
              </w:rPr>
              <w:t>CH</w:t>
            </w:r>
            <w:r w:rsidRPr="00917A99">
              <w:rPr>
                <w:rFonts w:asciiTheme="majorBidi" w:hAnsiTheme="majorBidi" w:cstheme="majorBidi"/>
                <w:sz w:val="18"/>
                <w:szCs w:val="18"/>
                <w:vertAlign w:val="subscript"/>
              </w:rPr>
              <w:t>4</w:t>
            </w:r>
            <w:r w:rsidRPr="00917A99">
              <w:rPr>
                <w:rFonts w:asciiTheme="majorBidi" w:hAnsiTheme="majorBidi" w:cstheme="majorBidi"/>
                <w:sz w:val="18"/>
                <w:szCs w:val="18"/>
              </w:rPr>
              <w:t xml:space="preserve"> </w:t>
            </w:r>
            <w:r w:rsidR="006C5D5D" w:rsidRPr="00917A99">
              <w:rPr>
                <w:rFonts w:asciiTheme="majorBidi" w:hAnsiTheme="majorBidi" w:cstheme="majorBidi"/>
                <w:sz w:val="18"/>
                <w:szCs w:val="18"/>
              </w:rPr>
              <w:t>(mol./mol.)  = 1</w:t>
            </w:r>
          </w:p>
        </w:tc>
      </w:tr>
      <w:tr w:rsidR="002D3104" w:rsidRPr="007A27FF" w14:paraId="764A655D" w14:textId="77777777" w:rsidTr="00917A99">
        <w:tc>
          <w:tcPr>
            <w:tcW w:w="1693" w:type="dxa"/>
            <w:vAlign w:val="center"/>
          </w:tcPr>
          <w:p w14:paraId="29270B44" w14:textId="11F05A45" w:rsidR="002D3104" w:rsidRPr="00917A99" w:rsidRDefault="002D3104" w:rsidP="002D3104">
            <w:pPr>
              <w:spacing w:line="360" w:lineRule="auto"/>
              <w:jc w:val="center"/>
              <w:rPr>
                <w:rFonts w:asciiTheme="majorBidi" w:hAnsiTheme="majorBidi" w:cstheme="majorBidi"/>
                <w:sz w:val="18"/>
                <w:szCs w:val="18"/>
              </w:rPr>
            </w:pPr>
            <w:r w:rsidRPr="00917A99">
              <w:rPr>
                <w:rFonts w:asciiTheme="majorBidi" w:hAnsiTheme="majorBidi" w:cstheme="majorBidi"/>
                <w:sz w:val="18"/>
                <w:szCs w:val="18"/>
              </w:rPr>
              <w:t xml:space="preserve">Methanol Synthesis </w:t>
            </w:r>
          </w:p>
        </w:tc>
        <w:tc>
          <w:tcPr>
            <w:tcW w:w="2292" w:type="dxa"/>
            <w:vAlign w:val="center"/>
          </w:tcPr>
          <w:p w14:paraId="59E805DF" w14:textId="08E65B03" w:rsidR="002D3104" w:rsidRPr="00917A99" w:rsidRDefault="002D3104" w:rsidP="002D3104">
            <w:pPr>
              <w:spacing w:line="360" w:lineRule="auto"/>
              <w:jc w:val="center"/>
              <w:rPr>
                <w:rFonts w:asciiTheme="majorBidi" w:hAnsiTheme="majorBidi" w:cstheme="majorBidi"/>
                <w:sz w:val="18"/>
                <w:szCs w:val="18"/>
              </w:rPr>
            </w:pPr>
            <w:r w:rsidRPr="00917A99">
              <w:rPr>
                <w:rFonts w:asciiTheme="majorBidi" w:hAnsiTheme="majorBidi" w:cstheme="majorBidi"/>
                <w:sz w:val="18"/>
                <w:szCs w:val="18"/>
              </w:rPr>
              <w:t xml:space="preserve">Reactor model: </w:t>
            </w:r>
            <w:proofErr w:type="spellStart"/>
            <w:r w:rsidRPr="00917A99">
              <w:rPr>
                <w:rFonts w:asciiTheme="majorBidi" w:hAnsiTheme="majorBidi" w:cstheme="majorBidi"/>
                <w:sz w:val="18"/>
                <w:szCs w:val="18"/>
              </w:rPr>
              <w:t>RPlug</w:t>
            </w:r>
            <w:proofErr w:type="spellEnd"/>
          </w:p>
        </w:tc>
        <w:tc>
          <w:tcPr>
            <w:tcW w:w="3092" w:type="dxa"/>
            <w:vAlign w:val="center"/>
          </w:tcPr>
          <w:p w14:paraId="5C49908F" w14:textId="77777777" w:rsidR="00917A99" w:rsidRPr="00917A99" w:rsidRDefault="00917A99" w:rsidP="00917A99">
            <w:pPr>
              <w:rPr>
                <w:rFonts w:asciiTheme="majorBidi" w:hAnsiTheme="majorBidi" w:cstheme="majorBidi"/>
                <w:sz w:val="18"/>
                <w:szCs w:val="18"/>
              </w:rPr>
            </w:pPr>
          </w:p>
          <w:p w14:paraId="505E0D2D" w14:textId="4B1769FB" w:rsidR="00917A99" w:rsidRPr="00917A99" w:rsidRDefault="00B81CCB" w:rsidP="00917A99">
            <w:pPr>
              <w:rPr>
                <w:rFonts w:asciiTheme="majorBidi" w:hAnsiTheme="majorBidi" w:cstheme="majorBidi"/>
                <w:sz w:val="18"/>
                <w:szCs w:val="18"/>
              </w:rPr>
            </w:pPr>
            <w:r w:rsidRPr="00917A99">
              <w:rPr>
                <w:rFonts w:asciiTheme="majorBidi" w:hAnsiTheme="majorBidi" w:cstheme="majorBidi"/>
                <w:sz w:val="18"/>
                <w:szCs w:val="18"/>
              </w:rPr>
              <w:t xml:space="preserve">Temperature = 200 </w:t>
            </w:r>
            <w:r w:rsidRPr="00917A99">
              <w:rPr>
                <w:rFonts w:ascii="Calibri" w:hAnsi="Calibri" w:cs="Calibri"/>
                <w:sz w:val="18"/>
                <w:szCs w:val="18"/>
              </w:rPr>
              <w:t>˚</w:t>
            </w:r>
            <w:r w:rsidRPr="00917A99">
              <w:rPr>
                <w:rFonts w:asciiTheme="majorBidi" w:hAnsiTheme="majorBidi" w:cstheme="majorBidi"/>
                <w:sz w:val="18"/>
                <w:szCs w:val="18"/>
              </w:rPr>
              <w:t>C</w:t>
            </w:r>
          </w:p>
          <w:p w14:paraId="57CE574B" w14:textId="5C311B01" w:rsidR="002D3104" w:rsidRPr="00917A99" w:rsidRDefault="002D3104" w:rsidP="00A24C1B">
            <w:pPr>
              <w:rPr>
                <w:rFonts w:asciiTheme="majorBidi" w:hAnsiTheme="majorBidi" w:cstheme="majorBidi"/>
                <w:sz w:val="18"/>
                <w:szCs w:val="18"/>
              </w:rPr>
            </w:pPr>
            <w:r w:rsidRPr="00917A99">
              <w:rPr>
                <w:rFonts w:asciiTheme="majorBidi" w:hAnsiTheme="majorBidi" w:cstheme="majorBidi"/>
                <w:sz w:val="18"/>
                <w:szCs w:val="18"/>
              </w:rPr>
              <w:t xml:space="preserve">Pressure = </w:t>
            </w:r>
            <w:r w:rsidR="00B81CCB" w:rsidRPr="00917A99">
              <w:rPr>
                <w:rFonts w:asciiTheme="majorBidi" w:hAnsiTheme="majorBidi" w:cstheme="majorBidi"/>
                <w:sz w:val="18"/>
                <w:szCs w:val="18"/>
              </w:rPr>
              <w:t>80</w:t>
            </w:r>
            <w:r w:rsidRPr="00917A99">
              <w:rPr>
                <w:rFonts w:asciiTheme="majorBidi" w:hAnsiTheme="majorBidi" w:cstheme="majorBidi"/>
                <w:sz w:val="18"/>
                <w:szCs w:val="18"/>
              </w:rPr>
              <w:t xml:space="preserve"> bar</w:t>
            </w:r>
          </w:p>
          <w:p w14:paraId="21F7AEB7" w14:textId="0980303B" w:rsidR="002D3104" w:rsidRPr="00917A99" w:rsidRDefault="002D3104" w:rsidP="00A24C1B">
            <w:pPr>
              <w:rPr>
                <w:rFonts w:asciiTheme="majorBidi" w:hAnsiTheme="majorBidi" w:cstheme="majorBidi"/>
                <w:sz w:val="18"/>
                <w:szCs w:val="18"/>
              </w:rPr>
            </w:pPr>
            <w:r w:rsidRPr="00917A99">
              <w:rPr>
                <w:rFonts w:asciiTheme="majorBidi" w:hAnsiTheme="majorBidi" w:cstheme="majorBidi"/>
                <w:sz w:val="18"/>
                <w:szCs w:val="18"/>
              </w:rPr>
              <w:t xml:space="preserve">Syngas </w:t>
            </w:r>
            <w:r w:rsidR="00B81CCB" w:rsidRPr="00917A99">
              <w:rPr>
                <w:rFonts w:asciiTheme="majorBidi" w:hAnsiTheme="majorBidi" w:cstheme="majorBidi"/>
                <w:sz w:val="18"/>
                <w:szCs w:val="18"/>
              </w:rPr>
              <w:t>SN</w:t>
            </w:r>
            <w:r w:rsidRPr="00917A99">
              <w:rPr>
                <w:rFonts w:asciiTheme="majorBidi" w:hAnsiTheme="majorBidi" w:cstheme="majorBidi"/>
                <w:sz w:val="18"/>
                <w:szCs w:val="18"/>
              </w:rPr>
              <w:t xml:space="preserve"> = 2</w:t>
            </w:r>
          </w:p>
          <w:p w14:paraId="68F99D60" w14:textId="77777777" w:rsidR="002D3104" w:rsidRPr="00917A99" w:rsidRDefault="002D3104" w:rsidP="00A24C1B">
            <w:pPr>
              <w:rPr>
                <w:rFonts w:asciiTheme="majorBidi" w:hAnsiTheme="majorBidi" w:cstheme="majorBidi"/>
                <w:sz w:val="18"/>
                <w:szCs w:val="18"/>
              </w:rPr>
            </w:pPr>
            <w:r w:rsidRPr="00917A99">
              <w:rPr>
                <w:rFonts w:asciiTheme="majorBidi" w:hAnsiTheme="majorBidi" w:cstheme="majorBidi"/>
                <w:sz w:val="18"/>
                <w:szCs w:val="18"/>
              </w:rPr>
              <w:t>Cu-based catalyst</w:t>
            </w:r>
          </w:p>
          <w:p w14:paraId="35361182" w14:textId="49D30111" w:rsidR="00917A99" w:rsidRPr="00917A99" w:rsidRDefault="00917A99" w:rsidP="00A24C1B">
            <w:pPr>
              <w:rPr>
                <w:rFonts w:asciiTheme="majorBidi" w:hAnsiTheme="majorBidi" w:cstheme="majorBidi"/>
                <w:sz w:val="18"/>
                <w:szCs w:val="18"/>
              </w:rPr>
            </w:pPr>
          </w:p>
        </w:tc>
      </w:tr>
      <w:tr w:rsidR="002D3104" w:rsidRPr="007A27FF" w14:paraId="13C18925" w14:textId="77777777" w:rsidTr="00917A99">
        <w:trPr>
          <w:trHeight w:val="1573"/>
        </w:trPr>
        <w:tc>
          <w:tcPr>
            <w:tcW w:w="1693" w:type="dxa"/>
            <w:tcBorders>
              <w:bottom w:val="single" w:sz="4" w:space="0" w:color="auto"/>
            </w:tcBorders>
            <w:vAlign w:val="center"/>
          </w:tcPr>
          <w:p w14:paraId="1F1FA962" w14:textId="578F3BF0" w:rsidR="002D3104" w:rsidRPr="00917A99" w:rsidRDefault="00B81CCB" w:rsidP="002D3104">
            <w:pPr>
              <w:spacing w:line="360" w:lineRule="auto"/>
              <w:jc w:val="center"/>
              <w:rPr>
                <w:rFonts w:asciiTheme="majorBidi" w:hAnsiTheme="majorBidi" w:cstheme="majorBidi"/>
                <w:sz w:val="18"/>
                <w:szCs w:val="18"/>
              </w:rPr>
            </w:pPr>
            <w:proofErr w:type="spellStart"/>
            <w:r w:rsidRPr="00917A99">
              <w:rPr>
                <w:rFonts w:asciiTheme="majorBidi" w:hAnsiTheme="majorBidi" w:cstheme="majorBidi"/>
                <w:sz w:val="18"/>
                <w:szCs w:val="18"/>
              </w:rPr>
              <w:t>Electolyzer</w:t>
            </w:r>
            <w:proofErr w:type="spellEnd"/>
            <w:r w:rsidRPr="00917A99">
              <w:rPr>
                <w:rFonts w:asciiTheme="majorBidi" w:hAnsiTheme="majorBidi" w:cstheme="majorBidi"/>
                <w:sz w:val="18"/>
                <w:szCs w:val="18"/>
              </w:rPr>
              <w:t xml:space="preserve"> </w:t>
            </w:r>
          </w:p>
        </w:tc>
        <w:tc>
          <w:tcPr>
            <w:tcW w:w="2292" w:type="dxa"/>
            <w:tcBorders>
              <w:bottom w:val="single" w:sz="4" w:space="0" w:color="auto"/>
            </w:tcBorders>
            <w:vAlign w:val="center"/>
          </w:tcPr>
          <w:p w14:paraId="1CB1CD2D" w14:textId="4E1824C5" w:rsidR="002D3104" w:rsidRPr="00917A99" w:rsidRDefault="00B81CCB" w:rsidP="002D3104">
            <w:pPr>
              <w:spacing w:line="360" w:lineRule="auto"/>
              <w:jc w:val="center"/>
              <w:rPr>
                <w:rFonts w:asciiTheme="majorBidi" w:hAnsiTheme="majorBidi" w:cstheme="majorBidi"/>
                <w:sz w:val="18"/>
                <w:szCs w:val="18"/>
              </w:rPr>
            </w:pPr>
            <w:r w:rsidRPr="00917A99">
              <w:rPr>
                <w:rFonts w:asciiTheme="majorBidi" w:hAnsiTheme="majorBidi" w:cstheme="majorBidi"/>
                <w:sz w:val="18"/>
                <w:szCs w:val="18"/>
              </w:rPr>
              <w:t>Custom Modeler</w:t>
            </w:r>
          </w:p>
        </w:tc>
        <w:tc>
          <w:tcPr>
            <w:tcW w:w="3092" w:type="dxa"/>
            <w:tcBorders>
              <w:bottom w:val="single" w:sz="4" w:space="0" w:color="auto"/>
            </w:tcBorders>
            <w:vAlign w:val="center"/>
          </w:tcPr>
          <w:p w14:paraId="17C5DE02" w14:textId="4127E7CD" w:rsidR="00917A99" w:rsidRPr="00917A99" w:rsidRDefault="00B81CCB" w:rsidP="00917A99">
            <w:pPr>
              <w:rPr>
                <w:rFonts w:asciiTheme="majorBidi" w:hAnsiTheme="majorBidi" w:cstheme="majorBidi"/>
                <w:sz w:val="18"/>
                <w:szCs w:val="18"/>
              </w:rPr>
            </w:pPr>
            <w:r w:rsidRPr="00917A99">
              <w:rPr>
                <w:rFonts w:asciiTheme="majorBidi" w:hAnsiTheme="majorBidi" w:cstheme="majorBidi"/>
                <w:sz w:val="18"/>
                <w:szCs w:val="18"/>
              </w:rPr>
              <w:t xml:space="preserve">Temperature = 55 </w:t>
            </w:r>
            <w:r w:rsidRPr="00917A99">
              <w:rPr>
                <w:rFonts w:ascii="Calibri" w:hAnsi="Calibri" w:cs="Calibri"/>
                <w:sz w:val="18"/>
                <w:szCs w:val="18"/>
              </w:rPr>
              <w:t>˚</w:t>
            </w:r>
            <w:r w:rsidRPr="00917A99">
              <w:rPr>
                <w:rFonts w:asciiTheme="majorBidi" w:hAnsiTheme="majorBidi" w:cstheme="majorBidi"/>
                <w:sz w:val="18"/>
                <w:szCs w:val="18"/>
              </w:rPr>
              <w:t xml:space="preserve">C </w:t>
            </w:r>
          </w:p>
          <w:p w14:paraId="2A44A61B" w14:textId="7A42C985" w:rsidR="00B81CCB" w:rsidRPr="00917A99" w:rsidRDefault="00B81CCB" w:rsidP="00A24C1B">
            <w:pPr>
              <w:rPr>
                <w:rFonts w:asciiTheme="majorBidi" w:hAnsiTheme="majorBidi" w:cstheme="majorBidi"/>
                <w:sz w:val="18"/>
                <w:szCs w:val="18"/>
              </w:rPr>
            </w:pPr>
            <w:r w:rsidRPr="00917A99">
              <w:rPr>
                <w:rFonts w:asciiTheme="majorBidi" w:hAnsiTheme="majorBidi" w:cstheme="majorBidi"/>
                <w:sz w:val="18"/>
                <w:szCs w:val="18"/>
              </w:rPr>
              <w:t>Pressure:</w:t>
            </w:r>
          </w:p>
          <w:p w14:paraId="1C994E91" w14:textId="143704B3" w:rsidR="00B81CCB" w:rsidRPr="00917A99" w:rsidRDefault="00B81CCB" w:rsidP="00A24C1B">
            <w:pPr>
              <w:rPr>
                <w:rFonts w:asciiTheme="majorBidi" w:hAnsiTheme="majorBidi" w:cstheme="majorBidi"/>
                <w:sz w:val="18"/>
                <w:szCs w:val="18"/>
              </w:rPr>
            </w:pPr>
            <w:r w:rsidRPr="00917A99">
              <w:rPr>
                <w:rFonts w:asciiTheme="majorBidi" w:hAnsiTheme="majorBidi" w:cstheme="majorBidi"/>
                <w:sz w:val="18"/>
                <w:szCs w:val="18"/>
              </w:rPr>
              <w:t>Anode = 2.5 bar</w:t>
            </w:r>
          </w:p>
          <w:p w14:paraId="51D61DE5" w14:textId="1B123002" w:rsidR="00B81CCB" w:rsidRPr="00917A99" w:rsidRDefault="00B81CCB" w:rsidP="00A24C1B">
            <w:pPr>
              <w:rPr>
                <w:rFonts w:asciiTheme="majorBidi" w:hAnsiTheme="majorBidi" w:cstheme="majorBidi"/>
                <w:sz w:val="18"/>
                <w:szCs w:val="18"/>
              </w:rPr>
            </w:pPr>
            <w:r w:rsidRPr="00917A99">
              <w:rPr>
                <w:rFonts w:asciiTheme="majorBidi" w:hAnsiTheme="majorBidi" w:cstheme="majorBidi"/>
                <w:sz w:val="18"/>
                <w:szCs w:val="18"/>
              </w:rPr>
              <w:t>Cathode = 30 bar</w:t>
            </w:r>
          </w:p>
          <w:p w14:paraId="5B3A8FEC" w14:textId="01361F4A" w:rsidR="00B81CCB" w:rsidRPr="00917A99" w:rsidRDefault="00B81CCB" w:rsidP="00A24C1B">
            <w:pPr>
              <w:rPr>
                <w:rFonts w:asciiTheme="majorBidi" w:hAnsiTheme="majorBidi" w:cstheme="majorBidi"/>
                <w:sz w:val="18"/>
                <w:szCs w:val="18"/>
              </w:rPr>
            </w:pPr>
            <w:r w:rsidRPr="00917A99">
              <w:rPr>
                <w:rFonts w:asciiTheme="majorBidi" w:hAnsiTheme="majorBidi" w:cstheme="majorBidi"/>
                <w:sz w:val="18"/>
                <w:szCs w:val="18"/>
              </w:rPr>
              <w:t>Cell Area = 1 m</w:t>
            </w:r>
            <w:r w:rsidRPr="00917A99">
              <w:rPr>
                <w:rFonts w:asciiTheme="majorBidi" w:hAnsiTheme="majorBidi" w:cstheme="majorBidi"/>
                <w:sz w:val="18"/>
                <w:szCs w:val="18"/>
                <w:vertAlign w:val="superscript"/>
              </w:rPr>
              <w:t>2</w:t>
            </w:r>
          </w:p>
          <w:p w14:paraId="011CD6A1" w14:textId="7C19FAEA" w:rsidR="00B81CCB" w:rsidRPr="00917A99" w:rsidRDefault="00B81CCB" w:rsidP="00A24C1B">
            <w:pPr>
              <w:rPr>
                <w:rFonts w:asciiTheme="majorBidi" w:hAnsiTheme="majorBidi" w:cstheme="majorBidi"/>
                <w:sz w:val="18"/>
                <w:szCs w:val="18"/>
              </w:rPr>
            </w:pPr>
            <w:r w:rsidRPr="00917A99">
              <w:rPr>
                <w:rFonts w:asciiTheme="majorBidi" w:hAnsiTheme="majorBidi" w:cstheme="majorBidi"/>
                <w:sz w:val="18"/>
                <w:szCs w:val="18"/>
              </w:rPr>
              <w:t>Current density = 0.6 A/cm</w:t>
            </w:r>
            <w:r w:rsidRPr="00917A99">
              <w:rPr>
                <w:rFonts w:asciiTheme="majorBidi" w:hAnsiTheme="majorBidi" w:cstheme="majorBidi"/>
                <w:sz w:val="18"/>
                <w:szCs w:val="18"/>
                <w:vertAlign w:val="superscript"/>
              </w:rPr>
              <w:t>2</w:t>
            </w:r>
          </w:p>
          <w:p w14:paraId="6C18F024" w14:textId="3011F241" w:rsidR="002D3104" w:rsidRPr="00917A99" w:rsidRDefault="008318FD" w:rsidP="00A24C1B">
            <w:pPr>
              <w:rPr>
                <w:rFonts w:asciiTheme="majorBidi" w:hAnsiTheme="majorBidi" w:cstheme="majorBidi"/>
                <w:sz w:val="18"/>
                <w:szCs w:val="18"/>
              </w:rPr>
            </w:pPr>
            <w:r w:rsidRPr="00917A99">
              <w:rPr>
                <w:rFonts w:asciiTheme="majorBidi" w:hAnsiTheme="majorBidi" w:cstheme="majorBidi"/>
                <w:sz w:val="18"/>
                <w:szCs w:val="18"/>
              </w:rPr>
              <w:t>Number of Cells = 4362</w:t>
            </w:r>
          </w:p>
        </w:tc>
      </w:tr>
    </w:tbl>
    <w:p w14:paraId="0B866BB1" w14:textId="09D935DD" w:rsidR="00494B25" w:rsidRDefault="00494B25" w:rsidP="00494B25">
      <w:pPr>
        <w:pStyle w:val="Els-1storder-head"/>
      </w:pPr>
      <w:r>
        <w:t xml:space="preserve">Result and Discussion </w:t>
      </w:r>
    </w:p>
    <w:p w14:paraId="3601774A" w14:textId="57187D24" w:rsidR="00F14B76" w:rsidRPr="00F14B76" w:rsidRDefault="00F14B76" w:rsidP="00F14B76">
      <w:pPr>
        <w:pStyle w:val="Els-2ndorder-head"/>
      </w:pPr>
      <w:r>
        <w:t>Electrolyzer performance</w:t>
      </w:r>
    </w:p>
    <w:p w14:paraId="3D89DF8F" w14:textId="0FFD0DDE" w:rsidR="00E0780F" w:rsidRPr="00E0780F" w:rsidRDefault="008318FD" w:rsidP="00776846">
      <w:pPr>
        <w:pStyle w:val="Els-body-text"/>
      </w:pPr>
      <w:r>
        <w:t xml:space="preserve">The polarization </w:t>
      </w:r>
      <w:r w:rsidR="00776846">
        <w:t>curve as shown in</w:t>
      </w:r>
      <w:r>
        <w:t xml:space="preserve"> Figure</w:t>
      </w:r>
      <w:r w:rsidR="00776846">
        <w:t xml:space="preserve"> </w:t>
      </w:r>
      <w:r w:rsidR="004C3E42">
        <w:t>2(a)</w:t>
      </w:r>
      <w:r w:rsidR="00776846">
        <w:t xml:space="preserve"> intercepts with </w:t>
      </w:r>
      <w:r w:rsidR="002023F0">
        <w:t xml:space="preserve">the </w:t>
      </w:r>
      <w:r w:rsidR="00776846">
        <w:t xml:space="preserve">y-axis at the ideal voltage, which is about 1.23 V. The curve then steadily increases until it reaches a plateau where the voltage remains relatively constant. This plateau represents a required voltage to overcome </w:t>
      </w:r>
      <w:r w:rsidR="002023F0">
        <w:t>all the</w:t>
      </w:r>
      <w:r w:rsidR="00776846">
        <w:t xml:space="preserve"> three overpotentials</w:t>
      </w:r>
      <w:r w:rsidR="002023F0">
        <w:t xml:space="preserve"> </w:t>
      </w:r>
      <w:r w:rsidR="00776846">
        <w:t>activation, diffusion</w:t>
      </w:r>
      <w:r w:rsidR="002023F0">
        <w:t>,</w:t>
      </w:r>
      <w:r w:rsidR="00776846">
        <w:t xml:space="preserve"> and ohmic</w:t>
      </w:r>
      <w:r w:rsidR="002023F0">
        <w:t xml:space="preserve">. Also, it </w:t>
      </w:r>
      <w:r w:rsidR="00776846">
        <w:t>correspond</w:t>
      </w:r>
      <w:r w:rsidR="002023F0">
        <w:t>s</w:t>
      </w:r>
      <w:r w:rsidR="00776846">
        <w:t xml:space="preserve"> to the region where the electrolysis reaction is efficiently taking place</w:t>
      </w:r>
      <w:r w:rsidR="00F14B76">
        <w:t xml:space="preserve">. </w:t>
      </w:r>
    </w:p>
    <w:p w14:paraId="23B5F872" w14:textId="77777777" w:rsidR="00BD4F9C" w:rsidRDefault="00BD4F9C" w:rsidP="00BD4F9C">
      <w:pPr>
        <w:pStyle w:val="Els-body-text"/>
      </w:pPr>
    </w:p>
    <w:p w14:paraId="6DEDB717" w14:textId="1D22A0E4" w:rsidR="00F14B76" w:rsidRPr="00F14B76" w:rsidRDefault="00F14B76" w:rsidP="00F14B76">
      <w:pPr>
        <w:pStyle w:val="Els-2ndorder-head"/>
      </w:pPr>
      <w:r>
        <w:t xml:space="preserve">Energy </w:t>
      </w:r>
      <w:r w:rsidR="007E6CD0">
        <w:t xml:space="preserve">consumption </w:t>
      </w:r>
      <w:r>
        <w:t xml:space="preserve"> </w:t>
      </w:r>
    </w:p>
    <w:p w14:paraId="2DC1CA3C" w14:textId="6E3C331C" w:rsidR="00DB7672" w:rsidRDefault="00A90B92" w:rsidP="00CD5C9D">
      <w:pPr>
        <w:pStyle w:val="Els-body-text"/>
      </w:pPr>
      <w:r>
        <w:t xml:space="preserve">The </w:t>
      </w:r>
      <w:r w:rsidR="00122540">
        <w:t>e</w:t>
      </w:r>
      <w:r>
        <w:t xml:space="preserve">nergy </w:t>
      </w:r>
      <w:r w:rsidR="007E6CD0">
        <w:t xml:space="preserve">consumption </w:t>
      </w:r>
      <w:r>
        <w:t>analysis</w:t>
      </w:r>
      <w:r w:rsidR="007E6CD0">
        <w:t xml:space="preserve"> for the </w:t>
      </w:r>
      <w:r w:rsidR="004C3E42">
        <w:t xml:space="preserve">process is </w:t>
      </w:r>
      <w:r>
        <w:t xml:space="preserve">shown in </w:t>
      </w:r>
      <w:r w:rsidR="004C3E42">
        <w:t>F</w:t>
      </w:r>
      <w:r>
        <w:t>igure 2</w:t>
      </w:r>
      <w:r w:rsidR="004C3E42">
        <w:t>(b)</w:t>
      </w:r>
      <w:r>
        <w:t xml:space="preserve"> </w:t>
      </w:r>
      <w:r w:rsidR="009D2F28">
        <w:t>illustrates</w:t>
      </w:r>
      <w:r>
        <w:t xml:space="preserve"> </w:t>
      </w:r>
      <w:r w:rsidR="004C3E42">
        <w:t xml:space="preserve">the </w:t>
      </w:r>
      <w:r>
        <w:t xml:space="preserve">energy consumption </w:t>
      </w:r>
      <w:r w:rsidR="004C3E42">
        <w:t>in</w:t>
      </w:r>
      <w:r>
        <w:t xml:space="preserve"> different process sections. Electricity usage </w:t>
      </w:r>
      <w:r w:rsidR="00F9656E">
        <w:t>dominates</w:t>
      </w:r>
      <w:r>
        <w:t xml:space="preserve"> </w:t>
      </w:r>
      <w:r w:rsidR="00F9656E">
        <w:t>energy consumption with ~ 50 % of</w:t>
      </w:r>
      <w:r w:rsidR="00AC3962">
        <w:t xml:space="preserve"> the</w:t>
      </w:r>
      <w:r w:rsidR="00F9656E">
        <w:t xml:space="preserve"> total required energy. </w:t>
      </w:r>
      <w:r w:rsidR="004C3E42">
        <w:t>T</w:t>
      </w:r>
      <w:r w:rsidR="00F9656E">
        <w:t>he largest portion of energy</w:t>
      </w:r>
      <w:r w:rsidR="004C3E42">
        <w:t xml:space="preserve"> is consumed by the electrolyzer in comparison with </w:t>
      </w:r>
      <w:r w:rsidR="00F9656E">
        <w:t xml:space="preserve">other process sections. </w:t>
      </w:r>
      <w:r w:rsidR="004C3E42">
        <w:t>The required electricity f</w:t>
      </w:r>
      <w:r w:rsidR="00F9656E">
        <w:t>or green hydrogen production</w:t>
      </w:r>
      <w:r w:rsidR="004C3E42">
        <w:t xml:space="preserve"> will</w:t>
      </w:r>
      <w:r w:rsidR="00F9656E">
        <w:t xml:space="preserve"> be supplied from renewable sources such as solar, wind</w:t>
      </w:r>
      <w:r w:rsidR="00AC3962">
        <w:t>,</w:t>
      </w:r>
      <w:r w:rsidR="00F9656E">
        <w:t xml:space="preserve"> or hydropower which is out of focus in this study and would be worthy of investigation in a future study.</w:t>
      </w:r>
    </w:p>
    <w:p w14:paraId="333238F3" w14:textId="77777777" w:rsidR="00FA1DDE" w:rsidRDefault="00FA1DDE" w:rsidP="00CD5C9D">
      <w:pPr>
        <w:pStyle w:val="Els-body-text"/>
      </w:pPr>
    </w:p>
    <w:p w14:paraId="55CA2B20" w14:textId="77777777" w:rsidR="00FA1DDE" w:rsidRDefault="00FA1DDE" w:rsidP="00CD5C9D">
      <w:pPr>
        <w:pStyle w:val="Els-body-text"/>
      </w:pPr>
    </w:p>
    <w:p w14:paraId="67F54675" w14:textId="77777777" w:rsidR="00CD5C9D" w:rsidRPr="00B96D52" w:rsidRDefault="00CD5C9D" w:rsidP="00CD5C9D">
      <w:pPr>
        <w:pStyle w:val="Els-body-text"/>
      </w:pPr>
    </w:p>
    <w:p w14:paraId="78191687" w14:textId="77777777" w:rsidR="00CD5C9D" w:rsidRDefault="00CD5C9D" w:rsidP="004C3E42">
      <w:pPr>
        <w:pStyle w:val="Els-body-text"/>
        <w:jc w:val="center"/>
        <w:rPr>
          <w:noProof/>
          <w:sz w:val="18"/>
          <w:szCs w:val="18"/>
        </w:rPr>
      </w:pPr>
      <w:r>
        <w:rPr>
          <w:noProof/>
        </w:rPr>
        <w:drawing>
          <wp:inline distT="0" distB="0" distL="0" distR="0" wp14:anchorId="48C1BD71" wp14:editId="2DC60560">
            <wp:extent cx="4519044" cy="1457325"/>
            <wp:effectExtent l="0" t="0" r="0" b="0"/>
            <wp:docPr id="2110813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1033" cy="1457966"/>
                    </a:xfrm>
                    <a:prstGeom prst="rect">
                      <a:avLst/>
                    </a:prstGeom>
                    <a:noFill/>
                  </pic:spPr>
                </pic:pic>
              </a:graphicData>
            </a:graphic>
          </wp:inline>
        </w:drawing>
      </w:r>
    </w:p>
    <w:p w14:paraId="0ADBBB23" w14:textId="3326EC2A" w:rsidR="004C3E42" w:rsidRDefault="004C3E42" w:rsidP="004C3E42">
      <w:pPr>
        <w:pStyle w:val="Els-body-text"/>
        <w:jc w:val="center"/>
        <w:rPr>
          <w:noProof/>
          <w:sz w:val="18"/>
          <w:szCs w:val="18"/>
        </w:rPr>
      </w:pPr>
      <w:r w:rsidRPr="00DB7672">
        <w:rPr>
          <w:noProof/>
          <w:sz w:val="18"/>
          <w:szCs w:val="18"/>
        </w:rPr>
        <w:t>Figure 2</w:t>
      </w:r>
      <w:r>
        <w:rPr>
          <w:noProof/>
          <w:sz w:val="18"/>
          <w:szCs w:val="18"/>
        </w:rPr>
        <w:t xml:space="preserve"> (a)</w:t>
      </w:r>
      <w:r w:rsidRPr="00DB7672">
        <w:rPr>
          <w:noProof/>
          <w:sz w:val="18"/>
          <w:szCs w:val="18"/>
        </w:rPr>
        <w:t xml:space="preserve">: </w:t>
      </w:r>
      <w:r w:rsidR="00CD5C9D" w:rsidRPr="00DB7672">
        <w:rPr>
          <w:noProof/>
          <w:sz w:val="18"/>
          <w:szCs w:val="18"/>
        </w:rPr>
        <w:t xml:space="preserve">Electorlyzer </w:t>
      </w:r>
      <w:r w:rsidR="00CD5C9D">
        <w:rPr>
          <w:noProof/>
          <w:sz w:val="18"/>
          <w:szCs w:val="18"/>
        </w:rPr>
        <w:t>p</w:t>
      </w:r>
      <w:r w:rsidR="00EA0FDC" w:rsidRPr="00DB7672">
        <w:rPr>
          <w:noProof/>
          <w:sz w:val="18"/>
          <w:szCs w:val="18"/>
        </w:rPr>
        <w:t xml:space="preserve">olarization </w:t>
      </w:r>
      <w:r w:rsidR="00CD5C9D">
        <w:rPr>
          <w:noProof/>
          <w:sz w:val="18"/>
          <w:szCs w:val="18"/>
        </w:rPr>
        <w:t>c</w:t>
      </w:r>
      <w:r w:rsidR="00EA0FDC" w:rsidRPr="00DB7672">
        <w:rPr>
          <w:noProof/>
          <w:sz w:val="18"/>
          <w:szCs w:val="18"/>
        </w:rPr>
        <w:t>urve</w:t>
      </w:r>
      <w:r w:rsidR="00EA0FDC">
        <w:rPr>
          <w:noProof/>
          <w:sz w:val="18"/>
          <w:szCs w:val="18"/>
        </w:rPr>
        <w:t>,</w:t>
      </w:r>
      <w:r w:rsidR="00EA0FDC" w:rsidRPr="00DB7672">
        <w:rPr>
          <w:noProof/>
          <w:sz w:val="18"/>
          <w:szCs w:val="18"/>
        </w:rPr>
        <w:t xml:space="preserve"> </w:t>
      </w:r>
      <w:r w:rsidR="00EA0FDC" w:rsidRPr="00EA0FDC">
        <w:rPr>
          <w:noProof/>
          <w:sz w:val="18"/>
          <w:szCs w:val="18"/>
        </w:rPr>
        <w:t xml:space="preserve">(b): </w:t>
      </w:r>
      <w:r w:rsidRPr="00DB7672">
        <w:rPr>
          <w:noProof/>
          <w:sz w:val="18"/>
          <w:szCs w:val="18"/>
        </w:rPr>
        <w:t xml:space="preserve">Energy consumption of each </w:t>
      </w:r>
      <w:r w:rsidR="00CD5C9D">
        <w:rPr>
          <w:noProof/>
          <w:sz w:val="18"/>
          <w:szCs w:val="18"/>
        </w:rPr>
        <w:t xml:space="preserve">process </w:t>
      </w:r>
      <w:r w:rsidRPr="00DB7672">
        <w:rPr>
          <w:noProof/>
          <w:sz w:val="18"/>
          <w:szCs w:val="18"/>
        </w:rPr>
        <w:t>unit</w:t>
      </w:r>
      <w:r>
        <w:rPr>
          <w:noProof/>
          <w:sz w:val="18"/>
          <w:szCs w:val="18"/>
        </w:rPr>
        <w:t xml:space="preserve"> </w:t>
      </w:r>
    </w:p>
    <w:p w14:paraId="3FE41792" w14:textId="791ABB15" w:rsidR="00CD5C9D" w:rsidRDefault="00CD5C9D" w:rsidP="00CD5C9D">
      <w:pPr>
        <w:pStyle w:val="Els-body-text"/>
      </w:pPr>
      <w:r>
        <w:lastRenderedPageBreak/>
        <w:t xml:space="preserve">Cooling water represents the only cooling utility for this process since the lowest temperature in this process is ~ 20 </w:t>
      </w:r>
      <w:r>
        <w:rPr>
          <w:rFonts w:ascii="Calibri" w:hAnsi="Calibri" w:cs="Calibri"/>
        </w:rPr>
        <w:t>˚</w:t>
      </w:r>
      <w:r>
        <w:t xml:space="preserve">C. DR required heating utility out of usual hot steam in form of a fuel, in this case natural gas to be able to reach the operating temperature of 1000 </w:t>
      </w:r>
      <w:r>
        <w:rPr>
          <w:rFonts w:ascii="Calibri" w:hAnsi="Calibri" w:cs="Calibri"/>
        </w:rPr>
        <w:t>˚</w:t>
      </w:r>
      <w:r>
        <w:t>C.</w:t>
      </w:r>
    </w:p>
    <w:p w14:paraId="6910ADB0" w14:textId="77777777" w:rsidR="00CD5C9D" w:rsidRPr="00DB7672" w:rsidRDefault="00CD5C9D" w:rsidP="00CD5C9D">
      <w:pPr>
        <w:pStyle w:val="Els-body-text"/>
        <w:rPr>
          <w:noProof/>
          <w:sz w:val="18"/>
          <w:szCs w:val="18"/>
        </w:rPr>
      </w:pPr>
    </w:p>
    <w:p w14:paraId="144DE6BA" w14:textId="415F4F14" w:rsidR="008D2649" w:rsidRDefault="008D2649" w:rsidP="008D2649">
      <w:pPr>
        <w:pStyle w:val="Els-1storder-head"/>
        <w:spacing w:after="120"/>
        <w:rPr>
          <w:lang w:val="en-GB"/>
        </w:rPr>
      </w:pPr>
      <w:r w:rsidRPr="00A94774">
        <w:rPr>
          <w:lang w:val="en-GB"/>
        </w:rPr>
        <w:t>Conclusions</w:t>
      </w:r>
    </w:p>
    <w:p w14:paraId="16558E05" w14:textId="7FB8C685" w:rsidR="00C42C33" w:rsidRDefault="00282197" w:rsidP="00917A99">
      <w:pPr>
        <w:pStyle w:val="Els-body-text"/>
        <w:rPr>
          <w:lang w:val="en-GB"/>
        </w:rPr>
      </w:pPr>
      <w:r>
        <w:rPr>
          <w:lang w:val="en-GB"/>
        </w:rPr>
        <w:t xml:space="preserve">A complete simulation of </w:t>
      </w:r>
      <w:r w:rsidR="00AC3962">
        <w:rPr>
          <w:lang w:val="en-GB"/>
        </w:rPr>
        <w:t xml:space="preserve">a </w:t>
      </w:r>
      <w:r>
        <w:rPr>
          <w:lang w:val="en-GB"/>
        </w:rPr>
        <w:t xml:space="preserve">methanol production process via green hydrogen and dry methane reforming has been developed. A PEM </w:t>
      </w:r>
      <w:proofErr w:type="spellStart"/>
      <w:r>
        <w:rPr>
          <w:lang w:val="en-GB"/>
        </w:rPr>
        <w:t>electrolyzer</w:t>
      </w:r>
      <w:proofErr w:type="spellEnd"/>
      <w:r w:rsidR="00AC3962">
        <w:rPr>
          <w:lang w:val="en-GB"/>
        </w:rPr>
        <w:t xml:space="preserve"> is </w:t>
      </w:r>
      <w:r>
        <w:rPr>
          <w:lang w:val="en-GB"/>
        </w:rPr>
        <w:t>utilized to provide</w:t>
      </w:r>
      <w:r w:rsidR="00AC3962">
        <w:rPr>
          <w:lang w:val="en-GB"/>
        </w:rPr>
        <w:t xml:space="preserve"> </w:t>
      </w:r>
      <w:r>
        <w:rPr>
          <w:lang w:val="en-GB"/>
        </w:rPr>
        <w:t>pure hydrogen in order to raise the st</w:t>
      </w:r>
      <w:r w:rsidR="005E791F">
        <w:rPr>
          <w:lang w:val="en-GB"/>
        </w:rPr>
        <w:t>o</w:t>
      </w:r>
      <w:r>
        <w:rPr>
          <w:lang w:val="en-GB"/>
        </w:rPr>
        <w:t>ich</w:t>
      </w:r>
      <w:r w:rsidR="005E791F">
        <w:rPr>
          <w:lang w:val="en-GB"/>
        </w:rPr>
        <w:t>i</w:t>
      </w:r>
      <w:r>
        <w:rPr>
          <w:lang w:val="en-GB"/>
        </w:rPr>
        <w:t>ometr</w:t>
      </w:r>
      <w:r w:rsidR="005E791F">
        <w:rPr>
          <w:lang w:val="en-GB"/>
        </w:rPr>
        <w:t>ic</w:t>
      </w:r>
      <w:r>
        <w:rPr>
          <w:lang w:val="en-GB"/>
        </w:rPr>
        <w:t xml:space="preserve"> number of syngas</w:t>
      </w:r>
      <w:r w:rsidR="00011E9B">
        <w:rPr>
          <w:lang w:val="en-GB"/>
        </w:rPr>
        <w:t xml:space="preserve"> to</w:t>
      </w:r>
      <w:r>
        <w:rPr>
          <w:lang w:val="en-GB"/>
        </w:rPr>
        <w:t xml:space="preserve"> meet the </w:t>
      </w:r>
      <w:r w:rsidR="0079527E">
        <w:rPr>
          <w:lang w:val="en-GB"/>
        </w:rPr>
        <w:t>required composition for methanol synthesis. The result</w:t>
      </w:r>
      <w:r w:rsidR="00DB5583">
        <w:rPr>
          <w:lang w:val="en-GB"/>
        </w:rPr>
        <w:t>s</w:t>
      </w:r>
      <w:r w:rsidR="0079527E">
        <w:rPr>
          <w:lang w:val="en-GB"/>
        </w:rPr>
        <w:t xml:space="preserve"> </w:t>
      </w:r>
      <w:r w:rsidR="00DB5583">
        <w:rPr>
          <w:lang w:val="en-GB"/>
        </w:rPr>
        <w:t>show</w:t>
      </w:r>
      <w:r w:rsidR="0079527E">
        <w:rPr>
          <w:lang w:val="en-GB"/>
        </w:rPr>
        <w:t xml:space="preserve"> a significant consumption of electricity, mainly in </w:t>
      </w:r>
      <w:proofErr w:type="spellStart"/>
      <w:r w:rsidR="0079527E">
        <w:rPr>
          <w:lang w:val="en-GB"/>
        </w:rPr>
        <w:t>electrolyzer</w:t>
      </w:r>
      <w:proofErr w:type="spellEnd"/>
      <w:r w:rsidR="0079527E">
        <w:rPr>
          <w:lang w:val="en-GB"/>
        </w:rPr>
        <w:t xml:space="preserve"> to drive the water splitting</w:t>
      </w:r>
      <w:r w:rsidR="009B19AA">
        <w:rPr>
          <w:lang w:val="en-GB"/>
        </w:rPr>
        <w:t xml:space="preserve"> reaction</w:t>
      </w:r>
      <w:r w:rsidR="0079527E">
        <w:rPr>
          <w:lang w:val="en-GB"/>
        </w:rPr>
        <w:t xml:space="preserve">. </w:t>
      </w:r>
      <w:r w:rsidR="0054194E">
        <w:rPr>
          <w:lang w:val="en-GB"/>
        </w:rPr>
        <w:t xml:space="preserve">They also </w:t>
      </w:r>
      <w:r w:rsidR="00122540">
        <w:rPr>
          <w:lang w:val="en-GB"/>
        </w:rPr>
        <w:t>show that</w:t>
      </w:r>
      <w:r w:rsidR="003928C7">
        <w:rPr>
          <w:lang w:val="en-GB"/>
        </w:rPr>
        <w:t xml:space="preserve"> </w:t>
      </w:r>
      <w:r w:rsidR="00122540">
        <w:rPr>
          <w:lang w:val="en-GB"/>
        </w:rPr>
        <w:t>approximately</w:t>
      </w:r>
      <w:r w:rsidR="003928C7">
        <w:rPr>
          <w:lang w:val="en-GB"/>
        </w:rPr>
        <w:t xml:space="preserve"> 90,000 t/y of CO</w:t>
      </w:r>
      <w:r w:rsidR="003928C7">
        <w:rPr>
          <w:vertAlign w:val="subscript"/>
          <w:lang w:val="en-GB"/>
        </w:rPr>
        <w:t>2</w:t>
      </w:r>
      <w:r w:rsidR="00122540">
        <w:rPr>
          <w:vertAlign w:val="subscript"/>
          <w:lang w:val="en-GB"/>
        </w:rPr>
        <w:t xml:space="preserve"> </w:t>
      </w:r>
      <w:r w:rsidR="00122540">
        <w:rPr>
          <w:lang w:val="en-GB"/>
        </w:rPr>
        <w:t xml:space="preserve">is utilized </w:t>
      </w:r>
      <w:r w:rsidR="0039392B">
        <w:rPr>
          <w:lang w:val="en-GB"/>
        </w:rPr>
        <w:t xml:space="preserve">to produce 100,000 t/y of methanol, which </w:t>
      </w:r>
      <w:r w:rsidR="00122540">
        <w:rPr>
          <w:lang w:val="en-GB"/>
        </w:rPr>
        <w:t>demonstrat</w:t>
      </w:r>
      <w:r w:rsidR="0039392B">
        <w:rPr>
          <w:lang w:val="en-GB"/>
        </w:rPr>
        <w:t>es</w:t>
      </w:r>
      <w:r w:rsidR="003928C7">
        <w:rPr>
          <w:vertAlign w:val="subscript"/>
          <w:lang w:val="en-GB"/>
        </w:rPr>
        <w:t xml:space="preserve"> </w:t>
      </w:r>
      <w:r w:rsidR="003928C7">
        <w:rPr>
          <w:lang w:val="en-GB"/>
        </w:rPr>
        <w:t xml:space="preserve">a significant </w:t>
      </w:r>
      <w:r w:rsidR="0039392B">
        <w:rPr>
          <w:lang w:val="en-GB"/>
        </w:rPr>
        <w:t xml:space="preserve">positive </w:t>
      </w:r>
      <w:r w:rsidR="003928C7">
        <w:rPr>
          <w:lang w:val="en-GB"/>
        </w:rPr>
        <w:t xml:space="preserve">environmental </w:t>
      </w:r>
      <w:r w:rsidR="00E07EBB">
        <w:rPr>
          <w:lang w:val="en-GB"/>
        </w:rPr>
        <w:t>impact</w:t>
      </w:r>
      <w:r w:rsidR="003928C7">
        <w:rPr>
          <w:lang w:val="en-GB"/>
        </w:rPr>
        <w:t xml:space="preserve">. Further work </w:t>
      </w:r>
      <w:r w:rsidR="00AC3962">
        <w:rPr>
          <w:lang w:val="en-GB"/>
        </w:rPr>
        <w:t xml:space="preserve">is </w:t>
      </w:r>
      <w:r w:rsidR="003928C7">
        <w:rPr>
          <w:lang w:val="en-GB"/>
        </w:rPr>
        <w:t>needed to address the economic viability of</w:t>
      </w:r>
      <w:r w:rsidR="00AC3962">
        <w:rPr>
          <w:lang w:val="en-GB"/>
        </w:rPr>
        <w:t xml:space="preserve"> the</w:t>
      </w:r>
      <w:r w:rsidR="003928C7">
        <w:rPr>
          <w:lang w:val="en-GB"/>
        </w:rPr>
        <w:t xml:space="preserve"> process, highlighting the CO</w:t>
      </w:r>
      <w:r w:rsidR="003928C7">
        <w:rPr>
          <w:vertAlign w:val="subscript"/>
          <w:lang w:val="en-GB"/>
        </w:rPr>
        <w:t>2</w:t>
      </w:r>
      <w:r w:rsidR="003928C7">
        <w:rPr>
          <w:lang w:val="en-GB"/>
        </w:rPr>
        <w:t xml:space="preserve"> subsidy amount or renewable electricity price required to reach a breakeven point.</w:t>
      </w:r>
    </w:p>
    <w:p w14:paraId="7650CD01" w14:textId="77777777" w:rsidR="00917A99" w:rsidRDefault="00917A99" w:rsidP="00917A99">
      <w:pPr>
        <w:pStyle w:val="Els-body-text"/>
        <w:rPr>
          <w:lang w:val="en-GB"/>
        </w:rPr>
      </w:pPr>
    </w:p>
    <w:p w14:paraId="11BF030D" w14:textId="0A98DD0F" w:rsidR="00C42C33" w:rsidRPr="00C42C33" w:rsidRDefault="00C42C33" w:rsidP="00761AA5">
      <w:pPr>
        <w:pStyle w:val="Els-body-text"/>
        <w:rPr>
          <w:b/>
          <w:bCs/>
          <w:sz w:val="22"/>
          <w:szCs w:val="22"/>
          <w:lang w:val="en-GB"/>
        </w:rPr>
      </w:pPr>
      <w:r w:rsidRPr="00C42C33">
        <w:rPr>
          <w:b/>
          <w:bCs/>
          <w:sz w:val="22"/>
          <w:szCs w:val="22"/>
          <w:lang w:val="en-GB"/>
        </w:rPr>
        <w:t>Acknowledgement</w:t>
      </w:r>
    </w:p>
    <w:p w14:paraId="06EB3410" w14:textId="77777777" w:rsidR="00C42C33" w:rsidRPr="00C42C33" w:rsidRDefault="00C42C33" w:rsidP="00C42C33">
      <w:pPr>
        <w:pStyle w:val="Els-body-text"/>
        <w:rPr>
          <w:lang w:val="en-GB"/>
        </w:rPr>
      </w:pPr>
      <w:r w:rsidRPr="00C42C33">
        <w:rPr>
          <w:lang w:val="en-GB"/>
        </w:rPr>
        <w:t>The author(s) would like to acknowledge the support provided by the Deanship of</w:t>
      </w:r>
    </w:p>
    <w:p w14:paraId="17BE2908" w14:textId="0E3A0778" w:rsidR="00BD4F9C" w:rsidRPr="00761AA5" w:rsidRDefault="00C42C33" w:rsidP="00C42C33">
      <w:pPr>
        <w:pStyle w:val="Els-body-text"/>
        <w:rPr>
          <w:lang w:val="en-GB"/>
        </w:rPr>
      </w:pPr>
      <w:r w:rsidRPr="00C42C33">
        <w:rPr>
          <w:lang w:val="en-GB"/>
        </w:rPr>
        <w:t>Scientific Research at King Fahd University of Petroleum &amp; Minerals (KFUPM).</w:t>
      </w:r>
    </w:p>
    <w:p w14:paraId="144DE6BF" w14:textId="608D0AD6" w:rsidR="008D2649" w:rsidRDefault="008D2649" w:rsidP="008D2649">
      <w:pPr>
        <w:pStyle w:val="Els-reference-head"/>
      </w:pPr>
      <w:r>
        <w:t>References</w:t>
      </w:r>
    </w:p>
    <w:p w14:paraId="22092530" w14:textId="0BB0613B" w:rsidR="00494B25" w:rsidRPr="00494B25" w:rsidRDefault="008121DC" w:rsidP="00494B25">
      <w:pPr>
        <w:pStyle w:val="Bibliography"/>
        <w:rPr>
          <w:sz w:val="18"/>
        </w:rPr>
      </w:pPr>
      <w:r>
        <w:rPr>
          <w:lang w:val="en-US"/>
        </w:rPr>
        <w:fldChar w:fldCharType="begin"/>
      </w:r>
      <w:r w:rsidR="00BD4F9C">
        <w:rPr>
          <w:lang w:val="en-US"/>
        </w:rPr>
        <w:instrText xml:space="preserve"> ADDIN ZOTERO_BIBL {"uncited":[],"omitted":[],"custom":[]} CSL_BIBLIOGRAPHY </w:instrText>
      </w:r>
      <w:r>
        <w:rPr>
          <w:lang w:val="en-US"/>
        </w:rPr>
        <w:fldChar w:fldCharType="separate"/>
      </w:r>
      <w:r w:rsidR="00494B25" w:rsidRPr="00494B25">
        <w:rPr>
          <w:sz w:val="18"/>
        </w:rPr>
        <w:t xml:space="preserve">Abdin, Z., Webb, C.J., Gray, E.MacA., 2015. Modelling and simulation of a proton exchange membrane (PEM) electrolyser cell. Int. J. Hydrog. Energy 40, 13243–13257. </w:t>
      </w:r>
    </w:p>
    <w:p w14:paraId="53E47130" w14:textId="088EBC39" w:rsidR="00494B25" w:rsidRPr="00494B25" w:rsidRDefault="00494B25" w:rsidP="00494B25">
      <w:pPr>
        <w:pStyle w:val="Bibliography"/>
        <w:rPr>
          <w:sz w:val="18"/>
        </w:rPr>
      </w:pPr>
      <w:r w:rsidRPr="00494B25">
        <w:rPr>
          <w:sz w:val="18"/>
        </w:rPr>
        <w:t xml:space="preserve">Al-Qadri, A.A., Ahmed, U., Jameel, A.G.A., Ahmad, N., Zahid, U., Zein, S.H., Naqvi, S.R., 2023. Process design and techno-economic analysis of dual hydrogen and methanol production from plastics using energy integrated system. Int. J. Hydrog. Energy 48, 10797–10811. </w:t>
      </w:r>
    </w:p>
    <w:p w14:paraId="7DD7149A" w14:textId="66D79B7D" w:rsidR="00494B25" w:rsidRPr="00494B25" w:rsidRDefault="00494B25" w:rsidP="00494B25">
      <w:pPr>
        <w:pStyle w:val="Bibliography"/>
        <w:rPr>
          <w:sz w:val="18"/>
        </w:rPr>
      </w:pPr>
      <w:r w:rsidRPr="00494B25">
        <w:rPr>
          <w:sz w:val="18"/>
        </w:rPr>
        <w:t xml:space="preserve">Carmo, M., Fritz, D.L., Mergel, J., Stolten, D., 2013. A comprehensive review on PEM water electrolysis. Int. J. Hydrog. Energy 38, 4901–4934. </w:t>
      </w:r>
    </w:p>
    <w:p w14:paraId="3F3E53CD" w14:textId="787500DE" w:rsidR="00494B25" w:rsidRPr="00494B25" w:rsidRDefault="00494B25" w:rsidP="00494B25">
      <w:pPr>
        <w:pStyle w:val="Bibliography"/>
        <w:rPr>
          <w:sz w:val="18"/>
        </w:rPr>
      </w:pPr>
      <w:r w:rsidRPr="00494B25">
        <w:rPr>
          <w:sz w:val="18"/>
        </w:rPr>
        <w:t xml:space="preserve">Colbertaldo, P., Gómez Aláez, S.L., Campanari, S., 2017. Zero-dimensional dynamic modeling of PEM electrolyzers. Energy Procedia, Proceedings of the 9th International Conference on Applied Energy 142, 1468–1473. </w:t>
      </w:r>
    </w:p>
    <w:p w14:paraId="5521C30D" w14:textId="3BAF4B85" w:rsidR="00494B25" w:rsidRPr="00494B25" w:rsidRDefault="00494B25" w:rsidP="00494B25">
      <w:pPr>
        <w:pStyle w:val="Bibliography"/>
        <w:rPr>
          <w:sz w:val="18"/>
        </w:rPr>
      </w:pPr>
      <w:r w:rsidRPr="00494B25">
        <w:rPr>
          <w:sz w:val="18"/>
        </w:rPr>
        <w:t xml:space="preserve">Kar, S., Sen, R., Goeppert, A., Prakash, G.K.S., 2018. Integrative CO2 Capture and Hydrogenation to Methanol with Reusable Catalyst and Amine: Toward a Carbon Neutral Methanol Economy. J. Am. Chem. Soc. 140, 1580–1583. </w:t>
      </w:r>
    </w:p>
    <w:p w14:paraId="0B44B2ED" w14:textId="4EF1055B" w:rsidR="00494B25" w:rsidRPr="00494B25" w:rsidRDefault="00494B25" w:rsidP="00494B25">
      <w:pPr>
        <w:pStyle w:val="Bibliography"/>
        <w:rPr>
          <w:sz w:val="18"/>
        </w:rPr>
      </w:pPr>
      <w:r w:rsidRPr="00494B25">
        <w:rPr>
          <w:sz w:val="18"/>
        </w:rPr>
        <w:t>Luyben, W.L., 2014. Design and Control of the Dry Methane Reforming Process. Ind. Eng. Chem. Res. 53, 14423–14439.</w:t>
      </w:r>
    </w:p>
    <w:p w14:paraId="6590E278" w14:textId="0F675E4F" w:rsidR="00494B25" w:rsidRPr="00494B25" w:rsidRDefault="00494B25" w:rsidP="00494B25">
      <w:pPr>
        <w:pStyle w:val="Bibliography"/>
        <w:rPr>
          <w:sz w:val="18"/>
        </w:rPr>
      </w:pPr>
      <w:r w:rsidRPr="00494B25">
        <w:rPr>
          <w:sz w:val="18"/>
        </w:rPr>
        <w:t xml:space="preserve">Roh, K., Nguyen, T.B.H., Suriyapraphadilok, U., Lee, J.H., Gani, R., 2015. Development of sustainable CO2 conversion processes for the methanol production 37, 1145–1150. </w:t>
      </w:r>
    </w:p>
    <w:p w14:paraId="024D1487" w14:textId="0B99C5E8" w:rsidR="00494B25" w:rsidRPr="00494B25" w:rsidRDefault="00494B25" w:rsidP="00494B25">
      <w:pPr>
        <w:pStyle w:val="Bibliography"/>
        <w:rPr>
          <w:sz w:val="18"/>
        </w:rPr>
      </w:pPr>
      <w:r w:rsidRPr="00494B25">
        <w:rPr>
          <w:sz w:val="18"/>
        </w:rPr>
        <w:t>Ugwu, A., Osman, M., Zaabout, A., Amini, S., 2022. Carbon Capture Utilization and Storage in Methanol Production Using a Dry Reforming-Based Chemical Looping Technology. Energy Fuels 36, 9719–9735.</w:t>
      </w:r>
    </w:p>
    <w:p w14:paraId="621926FA" w14:textId="1FDB9584" w:rsidR="00494B25" w:rsidRPr="00494B25" w:rsidRDefault="00494B25" w:rsidP="00494B25">
      <w:pPr>
        <w:pStyle w:val="Bibliography"/>
        <w:rPr>
          <w:sz w:val="18"/>
        </w:rPr>
      </w:pPr>
      <w:r w:rsidRPr="00494B25">
        <w:rPr>
          <w:sz w:val="18"/>
        </w:rPr>
        <w:t xml:space="preserve">Yang, Y., Liu, J., Shen, W., Li, J., Chien, I.-L., 2018. High-efficiency utilization of CO2 in the methanol production by a novel parallel-series system combining steam and dry methane reforming. Energy 158, 820–829. </w:t>
      </w:r>
    </w:p>
    <w:p w14:paraId="032497FB" w14:textId="20B3CEE5" w:rsidR="00354AF7" w:rsidRDefault="008121DC" w:rsidP="009E2744">
      <w:pPr>
        <w:pStyle w:val="Els-referenceno-number"/>
        <w:ind w:left="0" w:firstLine="0"/>
        <w:rPr>
          <w:lang w:val="en-US"/>
        </w:rPr>
      </w:pPr>
      <w:r>
        <w:rPr>
          <w:lang w:val="en-US"/>
        </w:rPr>
        <w:fldChar w:fldCharType="end"/>
      </w:r>
    </w:p>
    <w:sectPr w:rsidR="00354AF7"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932C8" w14:textId="77777777" w:rsidR="00E57386" w:rsidRDefault="00E57386">
      <w:r>
        <w:separator/>
      </w:r>
    </w:p>
  </w:endnote>
  <w:endnote w:type="continuationSeparator" w:id="0">
    <w:p w14:paraId="654FA2D9" w14:textId="77777777" w:rsidR="00E57386" w:rsidRDefault="00E57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7F102" w14:textId="77777777" w:rsidR="00E57386" w:rsidRDefault="00E57386">
      <w:r>
        <w:separator/>
      </w:r>
    </w:p>
  </w:footnote>
  <w:footnote w:type="continuationSeparator" w:id="0">
    <w:p w14:paraId="4EBE1F3F" w14:textId="77777777" w:rsidR="00E57386" w:rsidRDefault="00E573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04D4A54" w:rsidR="00DD3D9E" w:rsidRDefault="00DD3D9E">
    <w:pPr>
      <w:pStyle w:val="Header"/>
      <w:tabs>
        <w:tab w:val="clear" w:pos="7200"/>
        <w:tab w:val="right" w:pos="7088"/>
      </w:tabs>
    </w:pPr>
    <w:r>
      <w:rPr>
        <w:rStyle w:val="PageNumber"/>
      </w:rPr>
      <w:tab/>
    </w:r>
    <w:r>
      <w:rPr>
        <w:rStyle w:val="PageNumber"/>
        <w:i/>
      </w:rPr>
      <w:tab/>
    </w:r>
    <w:r w:rsidR="00C71C4C">
      <w:rPr>
        <w:i/>
      </w:rPr>
      <w:t>M. Abdall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6AAFB00" w:rsidR="00DD3D9E" w:rsidRPr="00C71C4C" w:rsidRDefault="00C71C4C" w:rsidP="00C71C4C">
    <w:pPr>
      <w:pStyle w:val="Header"/>
    </w:pPr>
    <w:r w:rsidRPr="00C71C4C">
      <w:rPr>
        <w:i/>
      </w:rPr>
      <w:t>Design of carbon neutral methanol production via integration of renewable hydrogen and dry reforming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AE67068"/>
    <w:multiLevelType w:val="hybridMultilevel"/>
    <w:tmpl w:val="219837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5"/>
  </w:num>
  <w:num w:numId="11" w16cid:durableId="1896693444">
    <w:abstractNumId w:val="14"/>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58453209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11E9B"/>
    <w:rsid w:val="000201A5"/>
    <w:rsid w:val="0002757F"/>
    <w:rsid w:val="00046072"/>
    <w:rsid w:val="00067EED"/>
    <w:rsid w:val="000D3D9B"/>
    <w:rsid w:val="000D470C"/>
    <w:rsid w:val="000E2B1C"/>
    <w:rsid w:val="000F347C"/>
    <w:rsid w:val="00122540"/>
    <w:rsid w:val="001249D3"/>
    <w:rsid w:val="001278BE"/>
    <w:rsid w:val="00142A11"/>
    <w:rsid w:val="0016032F"/>
    <w:rsid w:val="00171E1E"/>
    <w:rsid w:val="0018278F"/>
    <w:rsid w:val="001879F6"/>
    <w:rsid w:val="001C0148"/>
    <w:rsid w:val="001C757E"/>
    <w:rsid w:val="002023F0"/>
    <w:rsid w:val="0020390F"/>
    <w:rsid w:val="0022579B"/>
    <w:rsid w:val="002613B1"/>
    <w:rsid w:val="00264926"/>
    <w:rsid w:val="00273B5F"/>
    <w:rsid w:val="00276A32"/>
    <w:rsid w:val="00282197"/>
    <w:rsid w:val="002B4A4C"/>
    <w:rsid w:val="002D3104"/>
    <w:rsid w:val="002F7879"/>
    <w:rsid w:val="0031722A"/>
    <w:rsid w:val="00320A4C"/>
    <w:rsid w:val="00343DD6"/>
    <w:rsid w:val="00352273"/>
    <w:rsid w:val="00354AF7"/>
    <w:rsid w:val="003803BA"/>
    <w:rsid w:val="00385892"/>
    <w:rsid w:val="003928C7"/>
    <w:rsid w:val="0039392B"/>
    <w:rsid w:val="003B0569"/>
    <w:rsid w:val="003B5348"/>
    <w:rsid w:val="003B53F3"/>
    <w:rsid w:val="003C1ED7"/>
    <w:rsid w:val="003D0189"/>
    <w:rsid w:val="003D1582"/>
    <w:rsid w:val="003D7E4C"/>
    <w:rsid w:val="003E41C2"/>
    <w:rsid w:val="00400BC2"/>
    <w:rsid w:val="004331A2"/>
    <w:rsid w:val="00443D38"/>
    <w:rsid w:val="00463B0B"/>
    <w:rsid w:val="00494B25"/>
    <w:rsid w:val="0049772C"/>
    <w:rsid w:val="004B5A9F"/>
    <w:rsid w:val="004C3E42"/>
    <w:rsid w:val="00514BA4"/>
    <w:rsid w:val="00516C1F"/>
    <w:rsid w:val="00523DD2"/>
    <w:rsid w:val="00525D09"/>
    <w:rsid w:val="0053374B"/>
    <w:rsid w:val="0054194E"/>
    <w:rsid w:val="00552EEB"/>
    <w:rsid w:val="005E791F"/>
    <w:rsid w:val="005F6E78"/>
    <w:rsid w:val="0063662B"/>
    <w:rsid w:val="00641225"/>
    <w:rsid w:val="00655251"/>
    <w:rsid w:val="00657163"/>
    <w:rsid w:val="006661D4"/>
    <w:rsid w:val="00694764"/>
    <w:rsid w:val="006963E4"/>
    <w:rsid w:val="006A1AB0"/>
    <w:rsid w:val="006A2104"/>
    <w:rsid w:val="006A69BF"/>
    <w:rsid w:val="006A7C1E"/>
    <w:rsid w:val="006B657B"/>
    <w:rsid w:val="006C46C8"/>
    <w:rsid w:val="006C5D5D"/>
    <w:rsid w:val="006D5507"/>
    <w:rsid w:val="006E2FD6"/>
    <w:rsid w:val="00711DF4"/>
    <w:rsid w:val="00731736"/>
    <w:rsid w:val="00761AA5"/>
    <w:rsid w:val="00770999"/>
    <w:rsid w:val="00772AAD"/>
    <w:rsid w:val="00774053"/>
    <w:rsid w:val="00776846"/>
    <w:rsid w:val="0079527E"/>
    <w:rsid w:val="007954C0"/>
    <w:rsid w:val="007B3598"/>
    <w:rsid w:val="007D70A1"/>
    <w:rsid w:val="007E6CD0"/>
    <w:rsid w:val="00801645"/>
    <w:rsid w:val="008121DC"/>
    <w:rsid w:val="008132E8"/>
    <w:rsid w:val="00823407"/>
    <w:rsid w:val="008318FD"/>
    <w:rsid w:val="00835952"/>
    <w:rsid w:val="008447DB"/>
    <w:rsid w:val="00851D21"/>
    <w:rsid w:val="008B0184"/>
    <w:rsid w:val="008C5D02"/>
    <w:rsid w:val="008D2649"/>
    <w:rsid w:val="008E6AD9"/>
    <w:rsid w:val="0090568D"/>
    <w:rsid w:val="009125C9"/>
    <w:rsid w:val="00913879"/>
    <w:rsid w:val="00917661"/>
    <w:rsid w:val="00917A99"/>
    <w:rsid w:val="009359DB"/>
    <w:rsid w:val="009435D1"/>
    <w:rsid w:val="00951C67"/>
    <w:rsid w:val="009642BF"/>
    <w:rsid w:val="00970E5D"/>
    <w:rsid w:val="00974028"/>
    <w:rsid w:val="0097701C"/>
    <w:rsid w:val="00980A65"/>
    <w:rsid w:val="009941BF"/>
    <w:rsid w:val="009A3FC0"/>
    <w:rsid w:val="009B19AA"/>
    <w:rsid w:val="009B4960"/>
    <w:rsid w:val="009B57D3"/>
    <w:rsid w:val="009C2623"/>
    <w:rsid w:val="009D2685"/>
    <w:rsid w:val="009D2F28"/>
    <w:rsid w:val="009E2744"/>
    <w:rsid w:val="009E37BE"/>
    <w:rsid w:val="009E4563"/>
    <w:rsid w:val="009F18A2"/>
    <w:rsid w:val="00A05BE4"/>
    <w:rsid w:val="00A20E5C"/>
    <w:rsid w:val="00A24C1B"/>
    <w:rsid w:val="00A25E70"/>
    <w:rsid w:val="00A33765"/>
    <w:rsid w:val="00A4302C"/>
    <w:rsid w:val="00A51D57"/>
    <w:rsid w:val="00A63269"/>
    <w:rsid w:val="00A66E6B"/>
    <w:rsid w:val="00A76330"/>
    <w:rsid w:val="00A90B92"/>
    <w:rsid w:val="00A92377"/>
    <w:rsid w:val="00A9513A"/>
    <w:rsid w:val="00AB29ED"/>
    <w:rsid w:val="00AC3962"/>
    <w:rsid w:val="00AC6E33"/>
    <w:rsid w:val="00AD3D4D"/>
    <w:rsid w:val="00AE4BD8"/>
    <w:rsid w:val="00AE6684"/>
    <w:rsid w:val="00B42EA3"/>
    <w:rsid w:val="00B4388F"/>
    <w:rsid w:val="00B63237"/>
    <w:rsid w:val="00B81CCB"/>
    <w:rsid w:val="00B84D0A"/>
    <w:rsid w:val="00B8663C"/>
    <w:rsid w:val="00B96D52"/>
    <w:rsid w:val="00BB2EA8"/>
    <w:rsid w:val="00BB60C3"/>
    <w:rsid w:val="00BD4F9C"/>
    <w:rsid w:val="00BF4677"/>
    <w:rsid w:val="00BF501C"/>
    <w:rsid w:val="00C16A60"/>
    <w:rsid w:val="00C32C65"/>
    <w:rsid w:val="00C42C33"/>
    <w:rsid w:val="00C47E88"/>
    <w:rsid w:val="00C70013"/>
    <w:rsid w:val="00C7060F"/>
    <w:rsid w:val="00C71C4C"/>
    <w:rsid w:val="00C80961"/>
    <w:rsid w:val="00C8773F"/>
    <w:rsid w:val="00C94DB3"/>
    <w:rsid w:val="00C960DC"/>
    <w:rsid w:val="00CA3D0B"/>
    <w:rsid w:val="00CC0997"/>
    <w:rsid w:val="00CC211C"/>
    <w:rsid w:val="00CC5346"/>
    <w:rsid w:val="00CD0591"/>
    <w:rsid w:val="00CD5C9D"/>
    <w:rsid w:val="00CF7946"/>
    <w:rsid w:val="00D02C75"/>
    <w:rsid w:val="00D05311"/>
    <w:rsid w:val="00D10E22"/>
    <w:rsid w:val="00D13988"/>
    <w:rsid w:val="00D13D2C"/>
    <w:rsid w:val="00D20152"/>
    <w:rsid w:val="00D5697B"/>
    <w:rsid w:val="00D71EDE"/>
    <w:rsid w:val="00DA12AD"/>
    <w:rsid w:val="00DB3AD2"/>
    <w:rsid w:val="00DB5583"/>
    <w:rsid w:val="00DB7672"/>
    <w:rsid w:val="00DC2D53"/>
    <w:rsid w:val="00DC2F94"/>
    <w:rsid w:val="00DD38EE"/>
    <w:rsid w:val="00DD3D9E"/>
    <w:rsid w:val="00DD7908"/>
    <w:rsid w:val="00E0780F"/>
    <w:rsid w:val="00E07EBB"/>
    <w:rsid w:val="00E34961"/>
    <w:rsid w:val="00E57386"/>
    <w:rsid w:val="00E6593F"/>
    <w:rsid w:val="00E820F0"/>
    <w:rsid w:val="00E82297"/>
    <w:rsid w:val="00EA0FDC"/>
    <w:rsid w:val="00EA74C2"/>
    <w:rsid w:val="00EE7198"/>
    <w:rsid w:val="00EF39FD"/>
    <w:rsid w:val="00F06842"/>
    <w:rsid w:val="00F107FD"/>
    <w:rsid w:val="00F14B76"/>
    <w:rsid w:val="00F256EE"/>
    <w:rsid w:val="00F3381B"/>
    <w:rsid w:val="00F34276"/>
    <w:rsid w:val="00F37490"/>
    <w:rsid w:val="00F717CA"/>
    <w:rsid w:val="00F761CF"/>
    <w:rsid w:val="00F9656E"/>
    <w:rsid w:val="00F9723A"/>
    <w:rsid w:val="00FA1DDE"/>
    <w:rsid w:val="00FB64A8"/>
    <w:rsid w:val="00FC5597"/>
    <w:rsid w:val="00FD17E8"/>
    <w:rsid w:val="00FE2C1B"/>
    <w:rsid w:val="00FE5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D0189"/>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C7060F"/>
    <w:rPr>
      <w:color w:val="666666"/>
    </w:rPr>
  </w:style>
  <w:style w:type="paragraph" w:styleId="Bibliography">
    <w:name w:val="Bibliography"/>
    <w:basedOn w:val="Normal"/>
    <w:next w:val="Normal"/>
    <w:uiPriority w:val="37"/>
    <w:unhideWhenUsed/>
    <w:rsid w:val="00774053"/>
    <w:pPr>
      <w:ind w:left="720" w:hanging="720"/>
    </w:pPr>
  </w:style>
  <w:style w:type="table" w:styleId="TableGrid">
    <w:name w:val="Table Grid"/>
    <w:basedOn w:val="TableNormal"/>
    <w:uiPriority w:val="59"/>
    <w:rsid w:val="00E078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21</TotalTime>
  <Pages>6</Pages>
  <Words>4295</Words>
  <Characters>24487</Characters>
  <Application>Microsoft Office Word</Application>
  <DocSecurity>0</DocSecurity>
  <Lines>204</Lines>
  <Paragraphs>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محمود</cp:lastModifiedBy>
  <cp:revision>32</cp:revision>
  <cp:lastPrinted>2023-11-26T23:11:00Z</cp:lastPrinted>
  <dcterms:created xsi:type="dcterms:W3CDTF">2023-11-29T19:50:00Z</dcterms:created>
  <dcterms:modified xsi:type="dcterms:W3CDTF">2023-11-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zmUZTMxY"/&gt;&lt;style id="http://www.zotero.org/styles/elsevier-harvard" hasBibliography="1" bibliographyStyleHasBeenSet="1"/&gt;&lt;prefs&gt;&lt;pref name="fieldType" value="Field"/&gt;&lt;pref name="automaticJournal</vt:lpwstr>
  </property>
  <property fmtid="{D5CDD505-2E9C-101B-9397-08002B2CF9AE}" pid="11" name="ZOTERO_PREF_2">
    <vt:lpwstr>Abbreviations" value="true"/&gt;&lt;/prefs&gt;&lt;/data&gt;</vt:lpwstr>
  </property>
</Properties>
</file>